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E04A9" w14:textId="77777777" w:rsidR="005E49E3" w:rsidRPr="0002442B" w:rsidRDefault="00834EBA">
      <w:r w:rsidRPr="0002442B">
        <w:rPr>
          <w:noProof/>
        </w:rPr>
        <mc:AlternateContent>
          <mc:Choice Requires="wps">
            <w:drawing>
              <wp:anchor distT="0" distB="0" distL="114300" distR="114300" simplePos="0" relativeHeight="251641856" behindDoc="0" locked="0" layoutInCell="1" allowOverlap="1" wp14:anchorId="1705AA02" wp14:editId="2E1159F2">
                <wp:simplePos x="0" y="0"/>
                <wp:positionH relativeFrom="column">
                  <wp:posOffset>1596731</wp:posOffset>
                </wp:positionH>
                <wp:positionV relativeFrom="paragraph">
                  <wp:posOffset>-449580</wp:posOffset>
                </wp:positionV>
                <wp:extent cx="3614468" cy="879894"/>
                <wp:effectExtent l="0" t="0" r="0" b="0"/>
                <wp:wrapNone/>
                <wp:docPr id="2" name="Textfeld 2"/>
                <wp:cNvGraphicFramePr/>
                <a:graphic xmlns:a="http://schemas.openxmlformats.org/drawingml/2006/main">
                  <a:graphicData uri="http://schemas.microsoft.com/office/word/2010/wordprocessingShape">
                    <wps:wsp>
                      <wps:cNvSpPr txBox="1"/>
                      <wps:spPr>
                        <a:xfrm>
                          <a:off x="0" y="0"/>
                          <a:ext cx="3614468" cy="879894"/>
                        </a:xfrm>
                        <a:prstGeom prst="rect">
                          <a:avLst/>
                        </a:prstGeom>
                        <a:noFill/>
                        <a:ln w="6350">
                          <a:noFill/>
                        </a:ln>
                      </wps:spPr>
                      <wps:txbx>
                        <w:txbxContent>
                          <w:p w14:paraId="72BE82C4" w14:textId="4E61D6C7" w:rsidR="00C75FFC" w:rsidRDefault="00C75FFC" w:rsidP="0002442B">
                            <w:pPr>
                              <w:spacing w:after="200"/>
                              <w:rPr>
                                <w:sz w:val="22"/>
                                <w:szCs w:val="22"/>
                              </w:rPr>
                            </w:pPr>
                            <w:r w:rsidRPr="00C546DF">
                              <w:rPr>
                                <w:sz w:val="22"/>
                                <w:szCs w:val="22"/>
                              </w:rPr>
                              <w:t>Karlsruher Institut für Technologie</w:t>
                            </w:r>
                          </w:p>
                          <w:p w14:paraId="3CA3A879" w14:textId="3CB123FD" w:rsidR="00C75FFC" w:rsidRPr="00C546DF" w:rsidRDefault="00C75FFC">
                            <w:pPr>
                              <w:rPr>
                                <w:sz w:val="22"/>
                                <w:szCs w:val="22"/>
                              </w:rPr>
                            </w:pPr>
                            <w:r w:rsidRPr="00C546DF">
                              <w:rPr>
                                <w:sz w:val="22"/>
                                <w:szCs w:val="22"/>
                              </w:rPr>
                              <w:t>Institut für Fördertechnik und Logistiksysteme</w:t>
                            </w:r>
                            <w:r w:rsidRPr="00C546DF">
                              <w:rPr>
                                <w:sz w:val="22"/>
                                <w:szCs w:val="22"/>
                              </w:rPr>
                              <w:br/>
                              <w:t>Prof. Dr.-Ing. Kai Furm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05AA02" id="_x0000_t202" coordsize="21600,21600" o:spt="202" path="m,l,21600r21600,l21600,xe">
                <v:stroke joinstyle="miter"/>
                <v:path gradientshapeok="t" o:connecttype="rect"/>
              </v:shapetype>
              <v:shape id="Textfeld 2" o:spid="_x0000_s1026" type="#_x0000_t202" style="position:absolute;margin-left:125.75pt;margin-top:-35.4pt;width:284.6pt;height:69.3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" filled="f" stroked="f" strokeweight=".5pt">
                <v:textbox>
                  <w:txbxContent>
                    <w:p w14:paraId="72BE82C4" w14:textId="4E61D6C7" w:rsidR="00C75FFC" w:rsidRDefault="00C75FFC" w:rsidP="0002442B">
                      <w:pPr>
                        <w:spacing w:after="200"/>
                        <w:rPr>
                          <w:sz w:val="22"/>
                          <w:szCs w:val="22"/>
                        </w:rPr>
                      </w:pPr>
                      <w:r w:rsidRPr="00C546DF">
                        <w:rPr>
                          <w:sz w:val="22"/>
                          <w:szCs w:val="22"/>
                        </w:rPr>
                        <w:t>Karlsruher Institut für Technologie</w:t>
                      </w:r>
                    </w:p>
                    <w:p w14:paraId="3CA3A879" w14:textId="3CB123FD" w:rsidR="00C75FFC" w:rsidRPr="00C546DF" w:rsidRDefault="00C75FFC">
                      <w:pPr>
                        <w:rPr>
                          <w:sz w:val="22"/>
                          <w:szCs w:val="22"/>
                        </w:rPr>
                      </w:pPr>
                      <w:r w:rsidRPr="00C546DF">
                        <w:rPr>
                          <w:sz w:val="22"/>
                          <w:szCs w:val="22"/>
                        </w:rPr>
                        <w:t>Institut für Fördertechnik und Logistiksysteme</w:t>
                      </w:r>
                      <w:r w:rsidRPr="00C546DF">
                        <w:rPr>
                          <w:sz w:val="22"/>
                          <w:szCs w:val="22"/>
                        </w:rPr>
                        <w:br/>
                        <w:t xml:space="preserve">Prof. Dr.-Ing. Kai </w:t>
                      </w:r>
                      <w:proofErr w:type="spellStart"/>
                      <w:r w:rsidRPr="00C546DF">
                        <w:rPr>
                          <w:sz w:val="22"/>
                          <w:szCs w:val="22"/>
                        </w:rPr>
                        <w:t>Furmans</w:t>
                      </w:r>
                      <w:proofErr w:type="spellEnd"/>
                    </w:p>
                  </w:txbxContent>
                </v:textbox>
              </v:shape>
            </w:pict>
          </mc:Fallback>
        </mc:AlternateContent>
      </w:r>
      <w:r w:rsidRPr="0002442B">
        <w:rPr>
          <w:noProof/>
        </w:rPr>
        <w:drawing>
          <wp:anchor distT="0" distB="0" distL="114300" distR="114300" simplePos="0" relativeHeight="251643904" behindDoc="0" locked="0" layoutInCell="1" allowOverlap="1" wp14:anchorId="74CD960B" wp14:editId="6AB454C8">
            <wp:simplePos x="0" y="0"/>
            <wp:positionH relativeFrom="column">
              <wp:posOffset>4776764</wp:posOffset>
            </wp:positionH>
            <wp:positionV relativeFrom="paragraph">
              <wp:posOffset>-522008</wp:posOffset>
            </wp:positionV>
            <wp:extent cx="1311275" cy="837565"/>
            <wp:effectExtent l="0" t="0" r="3175" b="635"/>
            <wp:wrapNone/>
            <wp:docPr id="3" name="Bild 3" descr="Logo KIT-IF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KIT-IFL"/>
                    <pic:cNvPicPr>
                      <a:picLocks noChangeAspect="1" noChangeArrowheads="1"/>
                    </pic:cNvPicPr>
                  </pic:nvPicPr>
                  <pic:blipFill>
                    <a:blip r:embed="rId8" cstate="print">
                      <a:extLst>
                        <a:ext uri="{28A0092B-C50C-407E-A947-70E740481C1C}">
                          <a14:useLocalDpi xmlns:a14="http://schemas.microsoft.com/office/drawing/2010/main" val="0"/>
                        </a:ext>
                      </a:extLst>
                    </a:blip>
                    <a:srcRect t="41115"/>
                    <a:stretch>
                      <a:fillRect/>
                    </a:stretch>
                  </pic:blipFill>
                  <pic:spPr bwMode="auto">
                    <a:xfrm>
                      <a:off x="0" y="0"/>
                      <a:ext cx="1311275" cy="837565"/>
                    </a:xfrm>
                    <a:prstGeom prst="rect">
                      <a:avLst/>
                    </a:prstGeom>
                    <a:noFill/>
                  </pic:spPr>
                </pic:pic>
              </a:graphicData>
            </a:graphic>
            <wp14:sizeRelH relativeFrom="page">
              <wp14:pctWidth>0</wp14:pctWidth>
            </wp14:sizeRelH>
            <wp14:sizeRelV relativeFrom="page">
              <wp14:pctHeight>0</wp14:pctHeight>
            </wp14:sizeRelV>
          </wp:anchor>
        </w:drawing>
      </w:r>
      <w:r w:rsidRPr="0002442B">
        <w:rPr>
          <w:noProof/>
        </w:rPr>
        <w:drawing>
          <wp:anchor distT="0" distB="0" distL="114300" distR="114300" simplePos="0" relativeHeight="251642880" behindDoc="0" locked="0" layoutInCell="1" allowOverlap="1" wp14:anchorId="00A9E782" wp14:editId="23255B84">
            <wp:simplePos x="0" y="0"/>
            <wp:positionH relativeFrom="column">
              <wp:posOffset>-381635</wp:posOffset>
            </wp:positionH>
            <wp:positionV relativeFrom="paragraph">
              <wp:posOffset>-409432</wp:posOffset>
            </wp:positionV>
            <wp:extent cx="1894840" cy="726440"/>
            <wp:effectExtent l="0" t="0" r="0" b="0"/>
            <wp:wrapNone/>
            <wp:docPr id="1" name="Bild 2" descr="Logo KIT-IF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KIT-IFL"/>
                    <pic:cNvPicPr>
                      <a:picLocks noChangeAspect="1" noChangeArrowheads="1"/>
                    </pic:cNvPicPr>
                  </pic:nvPicPr>
                  <pic:blipFill>
                    <a:blip r:embed="rId9" cstate="print">
                      <a:extLst>
                        <a:ext uri="{28A0092B-C50C-407E-A947-70E740481C1C}">
                          <a14:useLocalDpi xmlns:a14="http://schemas.microsoft.com/office/drawing/2010/main" val="0"/>
                        </a:ext>
                      </a:extLst>
                    </a:blip>
                    <a:srcRect b="64427"/>
                    <a:stretch>
                      <a:fillRect/>
                    </a:stretch>
                  </pic:blipFill>
                  <pic:spPr bwMode="auto">
                    <a:xfrm>
                      <a:off x="0" y="0"/>
                      <a:ext cx="1894840" cy="726440"/>
                    </a:xfrm>
                    <a:prstGeom prst="rect">
                      <a:avLst/>
                    </a:prstGeom>
                    <a:noFill/>
                  </pic:spPr>
                </pic:pic>
              </a:graphicData>
            </a:graphic>
            <wp14:sizeRelH relativeFrom="page">
              <wp14:pctWidth>0</wp14:pctWidth>
            </wp14:sizeRelH>
            <wp14:sizeRelV relativeFrom="page">
              <wp14:pctHeight>0</wp14:pctHeight>
            </wp14:sizeRelV>
          </wp:anchor>
        </w:drawing>
      </w:r>
    </w:p>
    <w:p w14:paraId="09359955" w14:textId="77777777" w:rsidR="005E49E3" w:rsidRPr="0002442B" w:rsidRDefault="005E49E3"/>
    <w:p w14:paraId="68480A1C" w14:textId="77777777" w:rsidR="005E49E3" w:rsidRPr="0002442B" w:rsidRDefault="005E49E3"/>
    <w:p w14:paraId="2EB8CD85" w14:textId="77777777" w:rsidR="005E49E3" w:rsidRPr="0002442B" w:rsidRDefault="005E49E3" w:rsidP="005E29C8">
      <w:pPr>
        <w:pStyle w:val="Untertitel"/>
        <w:jc w:val="left"/>
      </w:pPr>
    </w:p>
    <w:p w14:paraId="02B13459" w14:textId="77777777" w:rsidR="00E60A4F" w:rsidRPr="0002442B" w:rsidRDefault="00E60A4F" w:rsidP="00E60A4F"/>
    <w:p w14:paraId="6331E351" w14:textId="77777777" w:rsidR="004072F3" w:rsidRPr="0002442B" w:rsidRDefault="004072F3" w:rsidP="00E60A4F"/>
    <w:p w14:paraId="0BEA81FC" w14:textId="77777777" w:rsidR="002F5E32" w:rsidRPr="0002442B" w:rsidRDefault="002F5E32" w:rsidP="00E60A4F"/>
    <w:p w14:paraId="3E8945B6" w14:textId="77777777" w:rsidR="002F5E32" w:rsidRPr="0002442B" w:rsidRDefault="002F5E32" w:rsidP="00E60A4F"/>
    <w:p w14:paraId="3344348E" w14:textId="77777777" w:rsidR="005E49E3" w:rsidRPr="0002442B" w:rsidRDefault="005E49E3" w:rsidP="005E29C8">
      <w:pPr>
        <w:pStyle w:val="Flietext"/>
        <w:jc w:val="left"/>
      </w:pPr>
    </w:p>
    <w:tbl>
      <w:tblPr>
        <w:tblW w:w="5000" w:type="pct"/>
        <w:jc w:val="center"/>
        <w:tblLook w:val="04A0" w:firstRow="1" w:lastRow="0" w:firstColumn="1" w:lastColumn="0" w:noHBand="0" w:noVBand="1"/>
      </w:tblPr>
      <w:tblGrid>
        <w:gridCol w:w="9070"/>
      </w:tblGrid>
      <w:tr w:rsidR="0053581C" w:rsidRPr="0002442B" w14:paraId="6B82B8FD" w14:textId="77777777" w:rsidTr="005E49E3">
        <w:trPr>
          <w:trHeight w:val="907"/>
          <w:jc w:val="center"/>
        </w:trPr>
        <w:tc>
          <w:tcPr>
            <w:tcW w:w="5000" w:type="pct"/>
          </w:tcPr>
          <w:p w14:paraId="5AA0F278" w14:textId="2838BED3" w:rsidR="0053581C" w:rsidRPr="0002442B" w:rsidRDefault="00146E62" w:rsidP="00E60A4F">
            <w:pPr>
              <w:pStyle w:val="Untertitel"/>
            </w:pPr>
            <w:sdt>
              <w:sdtPr>
                <w:alias w:val="Untertitel"/>
                <w:id w:val="15524255"/>
                <w:placeholder>
                  <w:docPart w:val="ADD0331D8236491B9A5DD55FAF9E0028"/>
                </w:placeholder>
                <w:dataBinding w:prefixMappings="xmlns:ns0='http://schemas.openxmlformats.org/package/2006/metadata/core-properties' xmlns:ns1='http://purl.org/dc/elements/1.1/'" w:xpath="/ns0:coreProperties[1]/ns1:subject[1]" w:storeItemID="{6C3C8BC8-F283-45AE-878A-BAB7291924A1}"/>
                <w:text/>
              </w:sdtPr>
              <w:sdtEndPr/>
              <w:sdtContent>
                <w:r w:rsidR="006B7389" w:rsidRPr="0002442B">
                  <w:t>Art der Arbeit</w:t>
                </w:r>
              </w:sdtContent>
            </w:sdt>
          </w:p>
        </w:tc>
      </w:tr>
      <w:tr w:rsidR="00B9622F" w:rsidRPr="0002442B" w14:paraId="39FB3B6E" w14:textId="77777777">
        <w:trPr>
          <w:trHeight w:val="360"/>
          <w:jc w:val="center"/>
        </w:trPr>
        <w:tc>
          <w:tcPr>
            <w:tcW w:w="5000" w:type="pct"/>
            <w:vAlign w:val="center"/>
          </w:tcPr>
          <w:p w14:paraId="10FFA21F" w14:textId="66E11BFD" w:rsidR="00B9622F" w:rsidRPr="0002442B" w:rsidRDefault="00146E62" w:rsidP="00A668E5">
            <w:pPr>
              <w:jc w:val="center"/>
            </w:pPr>
            <w:sdt>
              <w:sdtPr>
                <w:rPr>
                  <w:rStyle w:val="TitelZchn"/>
                </w:rPr>
                <w:alias w:val="Titel"/>
                <w:id w:val="15524250"/>
                <w:placeholder>
                  <w:docPart w:val="0410DD9020124D30B740B54BBC3C7E2C"/>
                </w:placeholder>
                <w:dataBinding w:prefixMappings="xmlns:ns0='http://schemas.openxmlformats.org/package/2006/metadata/core-properties' xmlns:ns1='http://purl.org/dc/elements/1.1/'" w:xpath="/ns0:coreProperties[1]/ns1:title[1]" w:storeItemID="{6C3C8BC8-F283-45AE-878A-BAB7291924A1}"/>
                <w:text/>
              </w:sdtPr>
              <w:sdtEndPr>
                <w:rPr>
                  <w:rStyle w:val="TitelZchn"/>
                </w:rPr>
              </w:sdtEndPr>
              <w:sdtContent>
                <w:r w:rsidR="006B7389" w:rsidRPr="0002442B">
                  <w:rPr>
                    <w:rStyle w:val="TitelZchn"/>
                  </w:rPr>
                  <w:t>Titel der Arbeit</w:t>
                </w:r>
              </w:sdtContent>
            </w:sdt>
          </w:p>
        </w:tc>
      </w:tr>
      <w:tr w:rsidR="00B9622F" w:rsidRPr="0002442B" w14:paraId="3A3F7504" w14:textId="77777777" w:rsidTr="00E60A4F">
        <w:trPr>
          <w:trHeight w:val="2778"/>
          <w:jc w:val="center"/>
        </w:trPr>
        <w:tc>
          <w:tcPr>
            <w:tcW w:w="5000" w:type="pct"/>
            <w:vAlign w:val="center"/>
          </w:tcPr>
          <w:p w14:paraId="7623BF54" w14:textId="1F011CDD" w:rsidR="00E60A4F" w:rsidRPr="0002442B" w:rsidRDefault="00E60A4F" w:rsidP="005E49E3">
            <w:pPr>
              <w:pStyle w:val="Untertitel"/>
            </w:pPr>
            <w:r w:rsidRPr="0002442B">
              <w:t>Vorgelegt von:</w:t>
            </w:r>
          </w:p>
          <w:p w14:paraId="546FE796" w14:textId="2103923A" w:rsidR="00B9622F" w:rsidRPr="0002442B" w:rsidRDefault="004056F3" w:rsidP="004056F3">
            <w:pPr>
              <w:jc w:val="center"/>
            </w:pPr>
            <w:r w:rsidRPr="0002442B">
              <w:t xml:space="preserve">Titel </w:t>
            </w:r>
            <w:sdt>
              <w:sdtPr>
                <w:alias w:val="Autor"/>
                <w:id w:val="15524260"/>
                <w:placeholder>
                  <w:docPart w:val="70B68204E9394B61A7965518C2C0501B"/>
                </w:placeholder>
                <w:dataBinding w:prefixMappings="xmlns:ns0='http://schemas.openxmlformats.org/package/2006/metadata/core-properties' xmlns:ns1='http://purl.org/dc/elements/1.1/'" w:xpath="/ns0:coreProperties[1]/ns1:creator[1]" w:storeItemID="{6C3C8BC8-F283-45AE-878A-BAB7291924A1}"/>
                <w:text/>
              </w:sdtPr>
              <w:sdtEndPr/>
              <w:sdtContent>
                <w:r w:rsidRPr="0002442B">
                  <w:t>Vorname Nachname</w:t>
                </w:r>
              </w:sdtContent>
            </w:sdt>
          </w:p>
          <w:p w14:paraId="641438E3" w14:textId="77777777" w:rsidR="00E60A4F" w:rsidRPr="0002442B" w:rsidRDefault="00E60A4F" w:rsidP="005E29C8">
            <w:pPr>
              <w:jc w:val="center"/>
            </w:pPr>
          </w:p>
          <w:p w14:paraId="76D73CAB" w14:textId="5D92E20C" w:rsidR="00E60A4F" w:rsidRPr="0002442B" w:rsidRDefault="00E60A4F" w:rsidP="00E60A4F">
            <w:pPr>
              <w:pStyle w:val="Untertitel"/>
            </w:pPr>
            <w:r w:rsidRPr="0002442B">
              <w:t xml:space="preserve">Karlsruhe, </w:t>
            </w:r>
            <w:r w:rsidRPr="0002442B">
              <w:fldChar w:fldCharType="begin"/>
            </w:r>
            <w:r w:rsidRPr="0002442B">
              <w:instrText xml:space="preserve"> TIME \@ "MMMM yy" </w:instrText>
            </w:r>
            <w:r w:rsidRPr="0002442B">
              <w:fldChar w:fldCharType="separate"/>
            </w:r>
            <w:r w:rsidR="00CB756C">
              <w:rPr>
                <w:noProof/>
              </w:rPr>
              <w:t>Juli 20</w:t>
            </w:r>
            <w:r w:rsidRPr="0002442B">
              <w:fldChar w:fldCharType="end"/>
            </w:r>
          </w:p>
        </w:tc>
      </w:tr>
      <w:tr w:rsidR="00B9622F" w:rsidRPr="0002442B" w14:paraId="1235B6F1" w14:textId="77777777" w:rsidTr="005E29C8">
        <w:trPr>
          <w:trHeight w:val="2551"/>
          <w:jc w:val="center"/>
        </w:trPr>
        <w:tc>
          <w:tcPr>
            <w:tcW w:w="5000" w:type="pct"/>
            <w:vAlign w:val="bottom"/>
          </w:tcPr>
          <w:p w14:paraId="66A832B8" w14:textId="77777777" w:rsidR="00B9622F" w:rsidRPr="0002442B" w:rsidRDefault="00E60A4F" w:rsidP="005E29C8">
            <w:pPr>
              <w:pStyle w:val="Untertitel"/>
            </w:pPr>
            <w:r w:rsidRPr="0002442B">
              <w:t>Betreut von:</w:t>
            </w:r>
          </w:p>
          <w:p w14:paraId="5DAEB3D4" w14:textId="55394B3F" w:rsidR="00E60A4F" w:rsidRPr="0002442B" w:rsidRDefault="0003300C" w:rsidP="005E29C8">
            <w:pPr>
              <w:pStyle w:val="Untertitel"/>
            </w:pPr>
            <w:r w:rsidRPr="0002442B">
              <w:t>Titel Vorname Nachname</w:t>
            </w:r>
          </w:p>
        </w:tc>
      </w:tr>
    </w:tbl>
    <w:p w14:paraId="30E42D15" w14:textId="77777777" w:rsidR="00684BA5" w:rsidRPr="0002442B" w:rsidRDefault="00684BA5">
      <w:pPr>
        <w:spacing w:after="200" w:line="276" w:lineRule="auto"/>
        <w:rPr>
          <w:rFonts w:ascii="Cambria" w:hAnsi="Cambria"/>
        </w:rPr>
      </w:pPr>
      <w:r w:rsidRPr="0002442B">
        <w:br w:type="page"/>
      </w:r>
    </w:p>
    <w:p w14:paraId="2BFBA3A0" w14:textId="47D829A1" w:rsidR="00355CDB" w:rsidRPr="0002442B" w:rsidRDefault="00355CDB" w:rsidP="00355CDB">
      <w:pPr>
        <w:pStyle w:val="Flietext"/>
      </w:pPr>
      <w:r w:rsidRPr="0002442B">
        <w:lastRenderedPageBreak/>
        <w:t xml:space="preserve">Bachelorarbeit </w:t>
      </w:r>
      <w:r w:rsidR="0038448D" w:rsidRPr="0002442B">
        <w:t>Nr. </w:t>
      </w:r>
      <w:r w:rsidR="004056F3" w:rsidRPr="0002442B">
        <w:fldChar w:fldCharType="begin">
          <w:ffData>
            <w:name w:val="Text2"/>
            <w:enabled/>
            <w:calcOnExit w:val="0"/>
            <w:textInput/>
          </w:ffData>
        </w:fldChar>
      </w:r>
      <w:bookmarkStart w:id="0" w:name="Text2"/>
      <w:r w:rsidR="004056F3" w:rsidRPr="0002442B">
        <w:instrText xml:space="preserve"> FORMTEXT </w:instrText>
      </w:r>
      <w:r w:rsidR="004056F3" w:rsidRPr="0002442B">
        <w:fldChar w:fldCharType="separate"/>
      </w:r>
      <w:r w:rsidR="006D19A7">
        <w:rPr>
          <w:noProof/>
        </w:rPr>
        <w:t> </w:t>
      </w:r>
      <w:r w:rsidR="006D19A7">
        <w:rPr>
          <w:noProof/>
        </w:rPr>
        <w:t> </w:t>
      </w:r>
      <w:r w:rsidR="006D19A7">
        <w:rPr>
          <w:noProof/>
        </w:rPr>
        <w:t> </w:t>
      </w:r>
      <w:r w:rsidR="006D19A7">
        <w:rPr>
          <w:noProof/>
        </w:rPr>
        <w:t> </w:t>
      </w:r>
      <w:r w:rsidR="006D19A7">
        <w:rPr>
          <w:noProof/>
        </w:rPr>
        <w:t> </w:t>
      </w:r>
      <w:r w:rsidR="004056F3" w:rsidRPr="0002442B">
        <w:fldChar w:fldCharType="end"/>
      </w:r>
      <w:bookmarkEnd w:id="0"/>
      <w:r w:rsidRPr="0002442B">
        <w:t xml:space="preserve"> am</w:t>
      </w:r>
    </w:p>
    <w:p w14:paraId="6FC0EB6B" w14:textId="77777777" w:rsidR="00355CDB" w:rsidRPr="0002442B" w:rsidRDefault="00355CDB" w:rsidP="00355CDB">
      <w:pPr>
        <w:pStyle w:val="Flietext"/>
      </w:pPr>
      <w:r w:rsidRPr="0002442B">
        <w:t>Institut für Fördertechnik und Logistiksysteme</w:t>
      </w:r>
    </w:p>
    <w:p w14:paraId="571464DA" w14:textId="77777777" w:rsidR="00355CDB" w:rsidRPr="0002442B" w:rsidRDefault="00355CDB" w:rsidP="00355CDB">
      <w:pPr>
        <w:pStyle w:val="Flietext"/>
      </w:pPr>
      <w:r w:rsidRPr="0002442B">
        <w:t>Karlsruher Institut für Technologie</w:t>
      </w:r>
    </w:p>
    <w:p w14:paraId="446DD823" w14:textId="301C42C0" w:rsidR="00355CDB" w:rsidRPr="0002442B" w:rsidRDefault="00355CDB" w:rsidP="0003300C">
      <w:pPr>
        <w:pStyle w:val="Flietext"/>
      </w:pPr>
      <w:r w:rsidRPr="0002442B">
        <w:t xml:space="preserve">Thema: </w:t>
      </w:r>
      <w:sdt>
        <w:sdtPr>
          <w:rPr>
            <w:rStyle w:val="TitelZchn"/>
            <w:rFonts w:ascii="Cambria" w:hAnsi="Cambria"/>
            <w:b w:val="0"/>
            <w:sz w:val="24"/>
          </w:rPr>
          <w:alias w:val="Titel"/>
          <w:id w:val="-1327976174"/>
          <w:placeholder>
            <w:docPart w:val="3DE4E3E71039AF4B980678FE7D1CEE88"/>
          </w:placeholder>
          <w:dataBinding w:prefixMappings="xmlns:ns0='http://schemas.openxmlformats.org/package/2006/metadata/core-properties' xmlns:ns1='http://purl.org/dc/elements/1.1/'" w:xpath="/ns0:coreProperties[1]/ns1:title[1]" w:storeItemID="{6C3C8BC8-F283-45AE-878A-BAB7291924A1}"/>
          <w:text/>
        </w:sdtPr>
        <w:sdtEndPr>
          <w:rPr>
            <w:rStyle w:val="TitelZchn"/>
          </w:rPr>
        </w:sdtEndPr>
        <w:sdtContent>
          <w:r w:rsidR="006B7389" w:rsidRPr="0002442B">
            <w:rPr>
              <w:rStyle w:val="TitelZchn"/>
              <w:rFonts w:ascii="Cambria" w:hAnsi="Cambria"/>
              <w:b w:val="0"/>
              <w:sz w:val="24"/>
            </w:rPr>
            <w:t>Titel der Arbeit</w:t>
          </w:r>
        </w:sdtContent>
      </w:sdt>
    </w:p>
    <w:p w14:paraId="34DBA0FB" w14:textId="031F0A93" w:rsidR="0003300C" w:rsidRPr="0002442B" w:rsidRDefault="000F1A04" w:rsidP="0003300C">
      <w:pPr>
        <w:pStyle w:val="Untertitel"/>
        <w:jc w:val="left"/>
      </w:pPr>
      <w:r w:rsidRPr="0002442B">
        <w:t>Autor</w:t>
      </w:r>
      <w:r w:rsidR="0003300C" w:rsidRPr="0002442B">
        <w:t>/-</w:t>
      </w:r>
      <w:r w:rsidRPr="0002442B">
        <w:t xml:space="preserve">in: </w:t>
      </w:r>
      <w:sdt>
        <w:sdtPr>
          <w:rPr>
            <w:rStyle w:val="FlietextZchn"/>
            <w:rFonts w:eastAsiaTheme="majorEastAsia"/>
          </w:rPr>
          <w:alias w:val="Autor"/>
          <w:id w:val="-1082681639"/>
          <w:placeholder>
            <w:docPart w:val="B3FAB09B72A62C418D96D51AFE030D96"/>
          </w:placeholder>
          <w:dataBinding w:prefixMappings="xmlns:ns0='http://schemas.openxmlformats.org/package/2006/metadata/core-properties' xmlns:ns1='http://purl.org/dc/elements/1.1/'" w:xpath="/ns0:coreProperties[1]/ns1:creator[1]" w:storeItemID="{6C3C8BC8-F283-45AE-878A-BAB7291924A1}"/>
          <w:text/>
        </w:sdtPr>
        <w:sdtEndPr>
          <w:rPr>
            <w:rStyle w:val="FlietextZchn"/>
          </w:rPr>
        </w:sdtEndPr>
        <w:sdtContent>
          <w:r w:rsidR="004056F3" w:rsidRPr="0002442B">
            <w:rPr>
              <w:rStyle w:val="FlietextZchn"/>
              <w:rFonts w:eastAsiaTheme="majorEastAsia"/>
            </w:rPr>
            <w:t>Vorname Nachname</w:t>
          </w:r>
        </w:sdtContent>
      </w:sdt>
    </w:p>
    <w:p w14:paraId="4509817E" w14:textId="68BB869C" w:rsidR="00355CDB" w:rsidRPr="0002442B" w:rsidRDefault="00355CDB" w:rsidP="00355CDB">
      <w:pPr>
        <w:pStyle w:val="Flietext"/>
      </w:pPr>
    </w:p>
    <w:p w14:paraId="18B9A341" w14:textId="77777777" w:rsidR="000F1A04" w:rsidRPr="0002442B" w:rsidRDefault="000F1A04" w:rsidP="00355CDB">
      <w:pPr>
        <w:pStyle w:val="Flietext"/>
      </w:pPr>
    </w:p>
    <w:p w14:paraId="24B8BE58" w14:textId="77777777" w:rsidR="000F1A04" w:rsidRPr="0002442B" w:rsidRDefault="000F1A04" w:rsidP="00355CDB">
      <w:pPr>
        <w:pStyle w:val="Flietext"/>
      </w:pPr>
    </w:p>
    <w:p w14:paraId="5E6B059E" w14:textId="77777777" w:rsidR="000F1A04" w:rsidRPr="0002442B" w:rsidRDefault="000F1A04" w:rsidP="00355CDB">
      <w:pPr>
        <w:pStyle w:val="Flietext"/>
      </w:pPr>
    </w:p>
    <w:p w14:paraId="4AC35B76" w14:textId="77777777" w:rsidR="000F1A04" w:rsidRPr="0002442B" w:rsidRDefault="000F1A04" w:rsidP="00355CDB">
      <w:pPr>
        <w:pStyle w:val="Flietext"/>
      </w:pPr>
    </w:p>
    <w:p w14:paraId="43988845" w14:textId="77777777" w:rsidR="000F1A04" w:rsidRPr="0002442B" w:rsidRDefault="000F1A04" w:rsidP="00355CDB">
      <w:pPr>
        <w:pStyle w:val="Flietext"/>
      </w:pPr>
    </w:p>
    <w:p w14:paraId="4DB0A711" w14:textId="77777777" w:rsidR="000F1A04" w:rsidRPr="0002442B" w:rsidRDefault="000F1A04" w:rsidP="00355CDB">
      <w:pPr>
        <w:pStyle w:val="Flietext"/>
      </w:pPr>
    </w:p>
    <w:p w14:paraId="0D061584" w14:textId="77777777" w:rsidR="000F1A04" w:rsidRPr="0002442B" w:rsidRDefault="000F1A04" w:rsidP="00355CDB">
      <w:pPr>
        <w:pStyle w:val="Flietext"/>
      </w:pPr>
    </w:p>
    <w:p w14:paraId="3D74105E" w14:textId="77777777" w:rsidR="000F1A04" w:rsidRPr="0002442B" w:rsidRDefault="000F1A04" w:rsidP="00355CDB">
      <w:pPr>
        <w:pStyle w:val="Flietext"/>
      </w:pPr>
    </w:p>
    <w:p w14:paraId="28A4AE75" w14:textId="77777777" w:rsidR="000F1A04" w:rsidRPr="0002442B" w:rsidRDefault="000F1A04" w:rsidP="00355CDB">
      <w:pPr>
        <w:pStyle w:val="Flietext"/>
      </w:pPr>
    </w:p>
    <w:p w14:paraId="50C57CD8" w14:textId="77777777" w:rsidR="000F1A04" w:rsidRPr="0002442B" w:rsidRDefault="000F1A04" w:rsidP="00355CDB">
      <w:pPr>
        <w:pStyle w:val="Flietext"/>
      </w:pPr>
    </w:p>
    <w:p w14:paraId="4353491A" w14:textId="77777777" w:rsidR="000F1A04" w:rsidRPr="0002442B" w:rsidRDefault="000F1A04" w:rsidP="00355CDB">
      <w:pPr>
        <w:pStyle w:val="Flietext"/>
      </w:pPr>
    </w:p>
    <w:p w14:paraId="6D285417" w14:textId="77777777" w:rsidR="000F1A04" w:rsidRPr="0002442B" w:rsidRDefault="000F1A04" w:rsidP="00355CDB">
      <w:pPr>
        <w:pStyle w:val="Flietext"/>
      </w:pPr>
    </w:p>
    <w:p w14:paraId="3F2EFAE7" w14:textId="77777777" w:rsidR="000F1A04" w:rsidRPr="0002442B" w:rsidRDefault="000F1A04" w:rsidP="00355CDB">
      <w:pPr>
        <w:pStyle w:val="Flietext"/>
      </w:pPr>
    </w:p>
    <w:p w14:paraId="085C5633" w14:textId="77777777" w:rsidR="000F1A04" w:rsidRPr="0002442B" w:rsidRDefault="000F1A04" w:rsidP="00355CDB">
      <w:pPr>
        <w:pStyle w:val="Flietext"/>
      </w:pPr>
    </w:p>
    <w:p w14:paraId="596393AE" w14:textId="77777777" w:rsidR="000F1A04" w:rsidRPr="0002442B" w:rsidRDefault="000F1A04" w:rsidP="00355CDB">
      <w:pPr>
        <w:pStyle w:val="Flietext"/>
      </w:pPr>
    </w:p>
    <w:p w14:paraId="5C255A0B" w14:textId="77777777" w:rsidR="000F1A04" w:rsidRPr="0002442B" w:rsidRDefault="000F1A04" w:rsidP="00355CDB">
      <w:pPr>
        <w:pStyle w:val="Flietext"/>
      </w:pPr>
    </w:p>
    <w:p w14:paraId="1FFC3E0D" w14:textId="77777777" w:rsidR="000F1A04" w:rsidRPr="0002442B" w:rsidRDefault="000F1A04" w:rsidP="00355CDB">
      <w:pPr>
        <w:pStyle w:val="Flietext"/>
      </w:pPr>
    </w:p>
    <w:p w14:paraId="2AE53B56" w14:textId="77777777" w:rsidR="000F1A04" w:rsidRPr="0002442B" w:rsidRDefault="000F1A04" w:rsidP="00355CDB">
      <w:pPr>
        <w:pStyle w:val="Flietext"/>
      </w:pPr>
    </w:p>
    <w:p w14:paraId="37221814" w14:textId="77777777" w:rsidR="000F1A04" w:rsidRPr="0002442B" w:rsidRDefault="000F1A04" w:rsidP="00355CDB">
      <w:pPr>
        <w:pStyle w:val="Flietext"/>
      </w:pPr>
    </w:p>
    <w:p w14:paraId="320275D5" w14:textId="287A420B" w:rsidR="000F1A04" w:rsidRPr="0002442B" w:rsidRDefault="000F1A04" w:rsidP="00355CDB">
      <w:pPr>
        <w:pStyle w:val="Flietext"/>
      </w:pPr>
    </w:p>
    <w:p w14:paraId="75445C63" w14:textId="5A992B3D" w:rsidR="005F48A7" w:rsidRPr="0002442B" w:rsidRDefault="005F48A7" w:rsidP="00355CDB">
      <w:pPr>
        <w:pStyle w:val="Flietext"/>
      </w:pPr>
    </w:p>
    <w:p w14:paraId="411CA4F1" w14:textId="02F08CF8" w:rsidR="005F48A7" w:rsidRPr="0002442B" w:rsidRDefault="005F48A7" w:rsidP="00355CDB">
      <w:pPr>
        <w:pStyle w:val="Flietext"/>
      </w:pPr>
    </w:p>
    <w:p w14:paraId="615CAA48" w14:textId="3AFD8219" w:rsidR="005F48A7" w:rsidRPr="0002442B" w:rsidRDefault="005F48A7" w:rsidP="00355CDB">
      <w:pPr>
        <w:pStyle w:val="Flietext"/>
      </w:pPr>
    </w:p>
    <w:p w14:paraId="23DAEE47" w14:textId="77777777" w:rsidR="005F48A7" w:rsidRPr="0002442B" w:rsidRDefault="005F48A7" w:rsidP="00355CDB">
      <w:pPr>
        <w:pStyle w:val="Flietext"/>
      </w:pPr>
    </w:p>
    <w:p w14:paraId="236F398F" w14:textId="77777777" w:rsidR="000F1A04" w:rsidRPr="0002442B" w:rsidRDefault="000F1A04" w:rsidP="00355CDB">
      <w:pPr>
        <w:pStyle w:val="Flietext"/>
      </w:pPr>
    </w:p>
    <w:p w14:paraId="2A0E9A19" w14:textId="044CCDFC" w:rsidR="0003300C" w:rsidRPr="0002442B" w:rsidRDefault="00146E62" w:rsidP="00355CDB">
      <w:pPr>
        <w:pStyle w:val="Flietext"/>
      </w:pPr>
      <w:sdt>
        <w:sdtPr>
          <w:rPr>
            <w:rStyle w:val="FlietextZchn"/>
          </w:rPr>
          <w:alias w:val="Autor"/>
          <w:id w:val="914441371"/>
          <w:placeholder>
            <w:docPart w:val="0C6F23453E114441AE6BCE9A7CBA74A2"/>
          </w:placeholder>
          <w:dataBinding w:prefixMappings="xmlns:ns0='http://schemas.openxmlformats.org/package/2006/metadata/core-properties' xmlns:ns1='http://purl.org/dc/elements/1.1/'" w:xpath="/ns0:coreProperties[1]/ns1:creator[1]" w:storeItemID="{6C3C8BC8-F283-45AE-878A-BAB7291924A1}"/>
          <w:text/>
        </w:sdtPr>
        <w:sdtEndPr>
          <w:rPr>
            <w:rStyle w:val="FlietextZchn"/>
          </w:rPr>
        </w:sdtEndPr>
        <w:sdtContent>
          <w:r w:rsidR="004056F3" w:rsidRPr="0002442B">
            <w:rPr>
              <w:rStyle w:val="FlietextZchn"/>
            </w:rPr>
            <w:t>Vorname Nachname</w:t>
          </w:r>
        </w:sdtContent>
      </w:sdt>
      <w:r w:rsidR="0003300C" w:rsidRPr="0002442B">
        <w:t xml:space="preserve"> </w:t>
      </w:r>
    </w:p>
    <w:p w14:paraId="0C723899" w14:textId="50368305" w:rsidR="0003300C" w:rsidRPr="0002442B" w:rsidRDefault="0003300C" w:rsidP="00355CDB">
      <w:pPr>
        <w:pStyle w:val="Flietext"/>
      </w:pPr>
      <w:r w:rsidRPr="0002442B">
        <w:t>Straße Hausnummer</w:t>
      </w:r>
    </w:p>
    <w:p w14:paraId="22AF6033" w14:textId="04D4B424" w:rsidR="000F1A04" w:rsidRPr="0002442B" w:rsidRDefault="0003300C" w:rsidP="00355CDB">
      <w:pPr>
        <w:pStyle w:val="Flietext"/>
      </w:pPr>
      <w:r w:rsidRPr="0002442B">
        <w:t>Postleitzahl</w:t>
      </w:r>
      <w:r w:rsidR="000F1A04" w:rsidRPr="0002442B">
        <w:t xml:space="preserve"> Karlsruhe</w:t>
      </w:r>
    </w:p>
    <w:p w14:paraId="0B6B7F00" w14:textId="50E761E0" w:rsidR="00BB70A9" w:rsidRDefault="000F1A04" w:rsidP="000F1A04">
      <w:pPr>
        <w:pStyle w:val="Flietext"/>
      </w:pPr>
      <w:r w:rsidRPr="0002442B">
        <w:t xml:space="preserve">E-Mail: </w:t>
      </w:r>
      <w:r w:rsidR="0003300C" w:rsidRPr="0002442B">
        <w:fldChar w:fldCharType="begin">
          <w:ffData>
            <w:name w:val="Text1"/>
            <w:enabled/>
            <w:calcOnExit w:val="0"/>
            <w:textInput/>
          </w:ffData>
        </w:fldChar>
      </w:r>
      <w:bookmarkStart w:id="1" w:name="Text1"/>
      <w:r w:rsidR="0003300C" w:rsidRPr="0002442B">
        <w:instrText xml:space="preserve"> FORMTEXT </w:instrText>
      </w:r>
      <w:r w:rsidR="0003300C" w:rsidRPr="0002442B">
        <w:fldChar w:fldCharType="separate"/>
      </w:r>
      <w:r w:rsidR="006D19A7">
        <w:rPr>
          <w:noProof/>
        </w:rPr>
        <w:t> </w:t>
      </w:r>
      <w:r w:rsidR="006D19A7">
        <w:rPr>
          <w:noProof/>
        </w:rPr>
        <w:t> </w:t>
      </w:r>
      <w:r w:rsidR="006D19A7">
        <w:rPr>
          <w:noProof/>
        </w:rPr>
        <w:t> </w:t>
      </w:r>
      <w:r w:rsidR="006D19A7">
        <w:rPr>
          <w:noProof/>
        </w:rPr>
        <w:t> </w:t>
      </w:r>
      <w:r w:rsidR="006D19A7">
        <w:rPr>
          <w:noProof/>
        </w:rPr>
        <w:t> </w:t>
      </w:r>
      <w:r w:rsidR="0003300C" w:rsidRPr="0002442B">
        <w:fldChar w:fldCharType="end"/>
      </w:r>
      <w:bookmarkEnd w:id="1"/>
    </w:p>
    <w:p w14:paraId="452A5ABB" w14:textId="77777777" w:rsidR="005E29C8" w:rsidRDefault="005E29C8" w:rsidP="000F1A04">
      <w:pPr>
        <w:pStyle w:val="Flietext"/>
      </w:pPr>
    </w:p>
    <w:p w14:paraId="7B8F8A14" w14:textId="798A2E97" w:rsidR="005E29C8" w:rsidRPr="0002442B" w:rsidRDefault="005E29C8" w:rsidP="000F1A04">
      <w:pPr>
        <w:pStyle w:val="Flietext"/>
        <w:sectPr w:rsidR="005E29C8" w:rsidRPr="0002442B" w:rsidSect="005F48A7">
          <w:footerReference w:type="even" r:id="rId10"/>
          <w:footerReference w:type="default" r:id="rId11"/>
          <w:footerReference w:type="first" r:id="rId12"/>
          <w:type w:val="oddPage"/>
          <w:pgSz w:w="11906" w:h="16838" w:code="9"/>
          <w:pgMar w:top="1418" w:right="1418" w:bottom="1134" w:left="1418" w:header="709" w:footer="709" w:gutter="0"/>
          <w:pgNumType w:fmt="lowerRoman"/>
          <w:cols w:space="708"/>
          <w:docGrid w:linePitch="360"/>
        </w:sectPr>
      </w:pPr>
    </w:p>
    <w:p w14:paraId="6BD51C0D" w14:textId="1AD3E75C" w:rsidR="005F48A7" w:rsidRPr="0002442B" w:rsidRDefault="005F48A7" w:rsidP="005F48A7">
      <w:pPr>
        <w:pStyle w:val="Flietext"/>
      </w:pPr>
      <w:r w:rsidRPr="0002442B">
        <w:lastRenderedPageBreak/>
        <w:t>[Anstelle dieser Seite sollte die Aufgabenstellung eingefügt werden</w:t>
      </w:r>
      <w:r w:rsidR="007011F0" w:rsidRPr="0002442B">
        <w:t>.</w:t>
      </w:r>
      <w:r w:rsidRPr="0002442B">
        <w:t>]</w:t>
      </w:r>
    </w:p>
    <w:p w14:paraId="7202ADDE" w14:textId="77777777" w:rsidR="005F48A7" w:rsidRPr="0002442B" w:rsidRDefault="005F48A7" w:rsidP="005F48A7">
      <w:pPr>
        <w:pStyle w:val="Flietext"/>
      </w:pPr>
    </w:p>
    <w:p w14:paraId="36C92D3F" w14:textId="090FA76C" w:rsidR="005F48A7" w:rsidRPr="0002442B" w:rsidRDefault="00432F22" w:rsidP="005F48A7">
      <w:pPr>
        <w:pStyle w:val="Flietext"/>
      </w:pPr>
      <w:r w:rsidRPr="0002442B">
        <w:t>Aufgabenstellung</w:t>
      </w:r>
      <w:r w:rsidR="005F48A7" w:rsidRPr="0002442B">
        <w:t xml:space="preserve"> </w:t>
      </w:r>
      <w:r w:rsidR="006D19A7">
        <w:t xml:space="preserve">als Bild oder PDF </w:t>
      </w:r>
      <w:r w:rsidR="005F48A7" w:rsidRPr="0002442B">
        <w:t>einfügen, dann auf das Bild klicken</w:t>
      </w:r>
    </w:p>
    <w:p w14:paraId="5ED991F7" w14:textId="77777777" w:rsidR="005F48A7" w:rsidRPr="0002442B" w:rsidRDefault="005F48A7" w:rsidP="005F48A7">
      <w:pPr>
        <w:pStyle w:val="Flietext"/>
      </w:pPr>
      <w:r w:rsidRPr="0002442B">
        <w:t xml:space="preserve">Bildformat </w:t>
      </w:r>
      <w:r w:rsidRPr="0002442B">
        <w:sym w:font="Wingdings" w:char="F0E0"/>
      </w:r>
      <w:r w:rsidRPr="0002442B">
        <w:t xml:space="preserve">Zeilenumbruch </w:t>
      </w:r>
      <w:r w:rsidRPr="0002442B">
        <w:sym w:font="Wingdings" w:char="F0E0"/>
      </w:r>
      <w:r w:rsidRPr="0002442B">
        <w:t>Hinter den Text</w:t>
      </w:r>
    </w:p>
    <w:p w14:paraId="5BC1A6E4" w14:textId="20276368" w:rsidR="005F48A7" w:rsidRPr="0002442B" w:rsidRDefault="006D19A7" w:rsidP="005F48A7">
      <w:pPr>
        <w:pStyle w:val="Flietext"/>
      </w:pPr>
      <w:r>
        <w:t>Rechts</w:t>
      </w:r>
      <w:r w:rsidR="005F48A7" w:rsidRPr="0002442B">
        <w:t>klick auf das Bild</w:t>
      </w:r>
      <w:r w:rsidR="005F48A7" w:rsidRPr="0002442B">
        <w:sym w:font="Wingdings" w:char="F0E0"/>
      </w:r>
      <w:r w:rsidR="005F48A7" w:rsidRPr="0002442B">
        <w:t>Größe und Position</w:t>
      </w:r>
      <w:r w:rsidR="005F48A7" w:rsidRPr="0002442B">
        <w:sym w:font="Wingdings" w:char="F0E0"/>
      </w:r>
      <w:r w:rsidR="005F48A7" w:rsidRPr="0002442B">
        <w:t xml:space="preserve"> Position</w:t>
      </w:r>
      <w:r w:rsidR="005F48A7" w:rsidRPr="0002442B">
        <w:sym w:font="Wingdings" w:char="F0E0"/>
      </w:r>
      <w:r w:rsidR="005F48A7" w:rsidRPr="0002442B">
        <w:t xml:space="preserve"> Horizontal: Ausrichtung links gemessen von Seite, Vertikal: Ausrichtung oben gemessen von Seite</w:t>
      </w:r>
    </w:p>
    <w:p w14:paraId="2F2C63D4" w14:textId="116429DA" w:rsidR="005F48A7" w:rsidRPr="0002442B" w:rsidRDefault="006D19A7" w:rsidP="005F48A7">
      <w:pPr>
        <w:pStyle w:val="Flietext"/>
      </w:pPr>
      <w:r>
        <w:t>Rechts</w:t>
      </w:r>
      <w:r w:rsidR="005F48A7" w:rsidRPr="0002442B">
        <w:t>klick auf das Bild</w:t>
      </w:r>
      <w:r w:rsidR="005F48A7" w:rsidRPr="0002442B">
        <w:sym w:font="Wingdings" w:char="F0E0"/>
      </w:r>
      <w:r w:rsidR="005F48A7" w:rsidRPr="0002442B">
        <w:t>Größe und Position</w:t>
      </w:r>
      <w:r w:rsidR="005F48A7" w:rsidRPr="0002442B">
        <w:sym w:font="Wingdings" w:char="F0E0"/>
      </w:r>
      <w:r w:rsidR="005F48A7" w:rsidRPr="0002442B">
        <w:t>Größe</w:t>
      </w:r>
      <w:r w:rsidR="005F48A7" w:rsidRPr="0002442B">
        <w:sym w:font="Wingdings" w:char="F0E0"/>
      </w:r>
      <w:r w:rsidR="005F48A7" w:rsidRPr="0002442B">
        <w:t>Skalierung 100%</w:t>
      </w:r>
    </w:p>
    <w:p w14:paraId="0BD1A46C" w14:textId="77777777" w:rsidR="00432F22" w:rsidRPr="0002442B" w:rsidRDefault="00432F22" w:rsidP="005F48A7">
      <w:pPr>
        <w:pStyle w:val="Flietext"/>
      </w:pPr>
    </w:p>
    <w:p w14:paraId="0F2BA659" w14:textId="7CE582A3" w:rsidR="00432F22" w:rsidRPr="0002442B" w:rsidRDefault="00432F22" w:rsidP="005F48A7">
      <w:pPr>
        <w:pStyle w:val="Flietext"/>
        <w:sectPr w:rsidR="00432F22" w:rsidRPr="0002442B" w:rsidSect="002B2E02">
          <w:footerReference w:type="even" r:id="rId13"/>
          <w:type w:val="oddPage"/>
          <w:pgSz w:w="11906" w:h="16838" w:code="9"/>
          <w:pgMar w:top="1418" w:right="1418" w:bottom="1134" w:left="1418" w:header="709" w:footer="709" w:gutter="0"/>
          <w:cols w:space="708"/>
          <w:docGrid w:linePitch="360"/>
        </w:sectPr>
      </w:pPr>
    </w:p>
    <w:p w14:paraId="1DA6EFDA" w14:textId="38F0F675" w:rsidR="005F48A7" w:rsidRPr="0002442B" w:rsidRDefault="005F48A7" w:rsidP="005F48A7">
      <w:pPr>
        <w:pStyle w:val="Flietext"/>
      </w:pPr>
    </w:p>
    <w:p w14:paraId="5DEF1A7F" w14:textId="77777777" w:rsidR="000016CC" w:rsidRPr="0002442B" w:rsidRDefault="000016CC" w:rsidP="00813434">
      <w:pPr>
        <w:pStyle w:val="Flietext"/>
      </w:pPr>
    </w:p>
    <w:p w14:paraId="38D85A7F" w14:textId="77777777" w:rsidR="000016CC" w:rsidRPr="0002442B" w:rsidRDefault="000016CC" w:rsidP="00813434">
      <w:pPr>
        <w:pStyle w:val="Flietext"/>
      </w:pPr>
    </w:p>
    <w:p w14:paraId="5F14843D" w14:textId="77777777" w:rsidR="000016CC" w:rsidRPr="0002442B" w:rsidRDefault="000016CC" w:rsidP="00813434">
      <w:pPr>
        <w:pStyle w:val="Flietext"/>
      </w:pPr>
    </w:p>
    <w:p w14:paraId="31220AA7" w14:textId="77777777" w:rsidR="000016CC" w:rsidRPr="0002442B" w:rsidRDefault="000016CC" w:rsidP="00813434">
      <w:pPr>
        <w:pStyle w:val="Flietext"/>
      </w:pPr>
    </w:p>
    <w:p w14:paraId="01FF7121" w14:textId="77777777" w:rsidR="000016CC" w:rsidRPr="0002442B" w:rsidRDefault="000016CC" w:rsidP="00813434">
      <w:pPr>
        <w:pStyle w:val="Flietext"/>
      </w:pPr>
    </w:p>
    <w:p w14:paraId="3FA3A4E7" w14:textId="77777777" w:rsidR="000016CC" w:rsidRPr="0002442B" w:rsidRDefault="000016CC" w:rsidP="00813434">
      <w:pPr>
        <w:pStyle w:val="Flietext"/>
      </w:pPr>
    </w:p>
    <w:p w14:paraId="03FA0851" w14:textId="77777777" w:rsidR="000016CC" w:rsidRPr="0002442B" w:rsidRDefault="000016CC" w:rsidP="00813434">
      <w:pPr>
        <w:pStyle w:val="Flietext"/>
      </w:pPr>
    </w:p>
    <w:p w14:paraId="2A1DC01A" w14:textId="77777777" w:rsidR="000016CC" w:rsidRPr="0002442B" w:rsidRDefault="000016CC" w:rsidP="00813434">
      <w:pPr>
        <w:pStyle w:val="Flietext"/>
      </w:pPr>
    </w:p>
    <w:p w14:paraId="525F7385" w14:textId="77777777" w:rsidR="000016CC" w:rsidRPr="0002442B" w:rsidRDefault="000016CC" w:rsidP="00813434">
      <w:pPr>
        <w:pStyle w:val="Flietext"/>
      </w:pPr>
    </w:p>
    <w:p w14:paraId="32DF997F" w14:textId="77777777" w:rsidR="000016CC" w:rsidRPr="0002442B" w:rsidRDefault="000016CC" w:rsidP="00813434">
      <w:pPr>
        <w:pStyle w:val="Flietext"/>
      </w:pPr>
    </w:p>
    <w:p w14:paraId="4710715B" w14:textId="77777777" w:rsidR="000016CC" w:rsidRPr="0002442B" w:rsidRDefault="000016CC" w:rsidP="00813434">
      <w:pPr>
        <w:pStyle w:val="Flietext"/>
      </w:pPr>
    </w:p>
    <w:p w14:paraId="5CD99031" w14:textId="77777777" w:rsidR="000016CC" w:rsidRPr="0002442B" w:rsidRDefault="000016CC" w:rsidP="00813434">
      <w:pPr>
        <w:pStyle w:val="Flietext"/>
      </w:pPr>
    </w:p>
    <w:p w14:paraId="217D835E" w14:textId="77777777" w:rsidR="000016CC" w:rsidRPr="0002442B" w:rsidRDefault="000016CC" w:rsidP="00813434">
      <w:pPr>
        <w:pStyle w:val="Flietext"/>
      </w:pPr>
    </w:p>
    <w:p w14:paraId="67255F46" w14:textId="242A7371" w:rsidR="000016CC" w:rsidRPr="0002442B" w:rsidRDefault="000016CC" w:rsidP="00813434">
      <w:pPr>
        <w:pStyle w:val="Flietext"/>
      </w:pPr>
    </w:p>
    <w:p w14:paraId="0B9B6F60" w14:textId="4A2D330D" w:rsidR="00432F22" w:rsidRPr="0002442B" w:rsidRDefault="00432F22" w:rsidP="00813434">
      <w:pPr>
        <w:pStyle w:val="Flietext"/>
      </w:pPr>
    </w:p>
    <w:p w14:paraId="430C65B2" w14:textId="77777777" w:rsidR="00432F22" w:rsidRPr="0002442B" w:rsidRDefault="00432F22" w:rsidP="00813434">
      <w:pPr>
        <w:pStyle w:val="Flietext"/>
      </w:pPr>
    </w:p>
    <w:p w14:paraId="1FC4EE21" w14:textId="77777777" w:rsidR="000016CC" w:rsidRPr="0002442B" w:rsidRDefault="000016CC" w:rsidP="00813434">
      <w:pPr>
        <w:pStyle w:val="Flietext"/>
      </w:pPr>
    </w:p>
    <w:p w14:paraId="60F01877" w14:textId="77777777" w:rsidR="000016CC" w:rsidRPr="0002442B" w:rsidRDefault="000016CC" w:rsidP="00813434">
      <w:pPr>
        <w:pStyle w:val="Flietext"/>
      </w:pPr>
    </w:p>
    <w:p w14:paraId="75E77B13" w14:textId="77777777" w:rsidR="000016CC" w:rsidRPr="0002442B" w:rsidRDefault="000016CC" w:rsidP="00813434">
      <w:pPr>
        <w:pStyle w:val="Flietext"/>
      </w:pPr>
    </w:p>
    <w:p w14:paraId="4C696CAE" w14:textId="77777777" w:rsidR="000016CC" w:rsidRPr="0002442B" w:rsidRDefault="000016CC" w:rsidP="00813434">
      <w:pPr>
        <w:pStyle w:val="Flietext"/>
      </w:pPr>
    </w:p>
    <w:p w14:paraId="41043F4B" w14:textId="77777777" w:rsidR="005E29C8" w:rsidRPr="0002442B" w:rsidRDefault="005E29C8" w:rsidP="00813434">
      <w:pPr>
        <w:pStyle w:val="Flietext"/>
      </w:pPr>
    </w:p>
    <w:p w14:paraId="28A8D4F6" w14:textId="77777777" w:rsidR="000016CC" w:rsidRPr="0002442B" w:rsidRDefault="000016CC" w:rsidP="00813434">
      <w:pPr>
        <w:pStyle w:val="Flietext"/>
      </w:pPr>
    </w:p>
    <w:p w14:paraId="6FFEBBCE" w14:textId="4DA62DB0" w:rsidR="000016CC" w:rsidRPr="0002442B" w:rsidRDefault="000016CC" w:rsidP="00813434">
      <w:pPr>
        <w:pStyle w:val="Flietext"/>
      </w:pPr>
    </w:p>
    <w:p w14:paraId="7B339279" w14:textId="04872E7C" w:rsidR="00432F22" w:rsidRPr="0002442B" w:rsidRDefault="00432F22" w:rsidP="00813434">
      <w:pPr>
        <w:pStyle w:val="Flietext"/>
      </w:pPr>
    </w:p>
    <w:p w14:paraId="1BE6AA78" w14:textId="77777777" w:rsidR="00432F22" w:rsidRPr="0002442B" w:rsidRDefault="00432F22" w:rsidP="00813434">
      <w:pPr>
        <w:pStyle w:val="Flietext"/>
      </w:pPr>
    </w:p>
    <w:p w14:paraId="1A77B0E5" w14:textId="77777777" w:rsidR="000016CC" w:rsidRPr="0002442B" w:rsidRDefault="000016CC" w:rsidP="00813434">
      <w:pPr>
        <w:pStyle w:val="Flietext"/>
      </w:pPr>
    </w:p>
    <w:p w14:paraId="7CC9F9C2" w14:textId="77777777" w:rsidR="000016CC" w:rsidRPr="0002442B" w:rsidRDefault="000016CC" w:rsidP="00813434">
      <w:pPr>
        <w:pStyle w:val="Flietext"/>
      </w:pPr>
    </w:p>
    <w:p w14:paraId="6B7F8CFF" w14:textId="77777777" w:rsidR="00A82BFF" w:rsidRPr="0002442B" w:rsidRDefault="00A82BFF" w:rsidP="00813434">
      <w:pPr>
        <w:pStyle w:val="Flietext"/>
      </w:pPr>
      <w:r w:rsidRPr="0002442B">
        <w:t>Ich versichere wahrheitsgemäß, die Arbeit selbstständig angefertigt, keine anderen als die angegebenen Quellen und Hilfsmittel benutzt zu haben, die wörtlich oder inhaltlich übernommenen Stellen als solche kenntlich gemacht zu haben und die Satzung des KIT zur Sicherung guter wissenschaftlicher Praxis in der jeweils gültigen Fassung beachtet zu haben.</w:t>
      </w:r>
    </w:p>
    <w:p w14:paraId="175106DA" w14:textId="57DF1C45" w:rsidR="00B76DF2" w:rsidRPr="0002442B" w:rsidRDefault="00B76DF2" w:rsidP="00813434">
      <w:pPr>
        <w:pStyle w:val="Flietext"/>
      </w:pPr>
      <w:r w:rsidRPr="0002442B">
        <w:t xml:space="preserve">Karlsruhe, den </w:t>
      </w:r>
      <w:r w:rsidRPr="0002442B">
        <w:fldChar w:fldCharType="begin"/>
      </w:r>
      <w:r w:rsidRPr="0002442B">
        <w:instrText xml:space="preserve"> TIME \@ "d. MMMM yyyy" </w:instrText>
      </w:r>
      <w:r w:rsidRPr="0002442B">
        <w:fldChar w:fldCharType="separate"/>
      </w:r>
      <w:r w:rsidR="00CB756C">
        <w:rPr>
          <w:noProof/>
        </w:rPr>
        <w:t>13. Juli 2020</w:t>
      </w:r>
      <w:r w:rsidRPr="0002442B">
        <w:fldChar w:fldCharType="end"/>
      </w:r>
    </w:p>
    <w:p w14:paraId="1A80A88C" w14:textId="0C49A872" w:rsidR="00B76DF2" w:rsidRPr="0002442B" w:rsidRDefault="00B76DF2" w:rsidP="00813434">
      <w:pPr>
        <w:pStyle w:val="Flietext"/>
      </w:pPr>
      <w:r w:rsidRPr="0002442B">
        <w:rPr>
          <w:noProof/>
        </w:rPr>
        <mc:AlternateContent>
          <mc:Choice Requires="wps">
            <w:drawing>
              <wp:anchor distT="0" distB="0" distL="114300" distR="114300" simplePos="0" relativeHeight="251640832" behindDoc="0" locked="0" layoutInCell="1" allowOverlap="1" wp14:anchorId="077064AB" wp14:editId="6B34AF24">
                <wp:simplePos x="0" y="0"/>
                <wp:positionH relativeFrom="column">
                  <wp:posOffset>2768438</wp:posOffset>
                </wp:positionH>
                <wp:positionV relativeFrom="paragraph">
                  <wp:posOffset>120015</wp:posOffset>
                </wp:positionV>
                <wp:extent cx="3019306" cy="0"/>
                <wp:effectExtent l="0" t="0" r="10160" b="19050"/>
                <wp:wrapNone/>
                <wp:docPr id="6" name="Gerade Verbindung 6"/>
                <wp:cNvGraphicFramePr/>
                <a:graphic xmlns:a="http://schemas.openxmlformats.org/drawingml/2006/main">
                  <a:graphicData uri="http://schemas.microsoft.com/office/word/2010/wordprocessingShape">
                    <wps:wsp>
                      <wps:cNvCnPr/>
                      <wps:spPr>
                        <a:xfrm>
                          <a:off x="0" y="0"/>
                          <a:ext cx="3019306" cy="0"/>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43BBD" id="Gerade Verbindung 6" o:spid="_x0000_s1026" style="position:absolute;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pt,9.45pt" to="455.7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" strokecolor="black [3213]">
                <v:stroke dashstyle="1 1"/>
              </v:line>
            </w:pict>
          </mc:Fallback>
        </mc:AlternateContent>
      </w:r>
    </w:p>
    <w:p w14:paraId="54CEC40C" w14:textId="5682EB28" w:rsidR="00E66425" w:rsidRPr="0002442B" w:rsidRDefault="0053581C" w:rsidP="000016CC">
      <w:pPr>
        <w:pStyle w:val="Flietext"/>
        <w:jc w:val="right"/>
      </w:pPr>
      <w:r w:rsidRPr="0002442B">
        <w:t>(</w:t>
      </w:r>
      <w:sdt>
        <w:sdtPr>
          <w:alias w:val="Autor"/>
          <w:tag w:val=""/>
          <w:id w:val="-1202395504"/>
          <w:placeholder>
            <w:docPart w:val="35E879F5C76C4A4ABD7CF87ABD053CFB"/>
          </w:placeholder>
          <w:dataBinding w:prefixMappings="xmlns:ns0='http://purl.org/dc/elements/1.1/' xmlns:ns1='http://schemas.openxmlformats.org/package/2006/metadata/core-properties' " w:xpath="/ns1:coreProperties[1]/ns0:creator[1]" w:storeItemID="{6C3C8BC8-F283-45AE-878A-BAB7291924A1}"/>
          <w:text/>
        </w:sdtPr>
        <w:sdtEndPr/>
        <w:sdtContent>
          <w:r w:rsidR="004056F3" w:rsidRPr="0002442B">
            <w:t>Vorname Nachname</w:t>
          </w:r>
        </w:sdtContent>
      </w:sdt>
      <w:r w:rsidRPr="0002442B">
        <w:t>)</w:t>
      </w:r>
    </w:p>
    <w:p w14:paraId="1B43DB40" w14:textId="77777777" w:rsidR="00B76DF2" w:rsidRPr="0002442B" w:rsidRDefault="00B76DF2" w:rsidP="00813434">
      <w:pPr>
        <w:pStyle w:val="Flietext"/>
      </w:pPr>
    </w:p>
    <w:p w14:paraId="153EE664" w14:textId="77777777" w:rsidR="002B2E02" w:rsidRPr="0002442B" w:rsidRDefault="002B2E02" w:rsidP="00F16399">
      <w:pPr>
        <w:pStyle w:val="berschrift1ohneNummerierung"/>
        <w:sectPr w:rsidR="002B2E02" w:rsidRPr="0002442B" w:rsidSect="002B2E02">
          <w:type w:val="oddPage"/>
          <w:pgSz w:w="11906" w:h="16838" w:code="9"/>
          <w:pgMar w:top="1418" w:right="1418" w:bottom="1134" w:left="1418" w:header="709" w:footer="709" w:gutter="0"/>
          <w:cols w:space="708"/>
          <w:docGrid w:linePitch="360"/>
        </w:sectPr>
      </w:pPr>
    </w:p>
    <w:p w14:paraId="29195063" w14:textId="322E57DE" w:rsidR="00B76DF2" w:rsidRPr="0002442B" w:rsidRDefault="00822953" w:rsidP="00F16399">
      <w:pPr>
        <w:pStyle w:val="berschrift1ohneNummerierung"/>
      </w:pPr>
      <w:bookmarkStart w:id="2" w:name="_Toc362449975"/>
      <w:bookmarkStart w:id="3" w:name="_Toc43238759"/>
      <w:r w:rsidRPr="0002442B">
        <w:lastRenderedPageBreak/>
        <w:t>Kurz</w:t>
      </w:r>
      <w:r w:rsidR="009C45FA" w:rsidRPr="0002442B">
        <w:t>zusammen</w:t>
      </w:r>
      <w:r w:rsidR="00B76DF2" w:rsidRPr="0002442B">
        <w:t>fassung</w:t>
      </w:r>
      <w:bookmarkEnd w:id="2"/>
      <w:bookmarkEnd w:id="3"/>
    </w:p>
    <w:sdt>
      <w:sdtPr>
        <w:alias w:val="Autor"/>
        <w:tag w:val=""/>
        <w:id w:val="-1701467075"/>
        <w:placeholder>
          <w:docPart w:val="16B56CAE90DD4A02981B8E9997DD263B"/>
        </w:placeholder>
        <w:dataBinding w:prefixMappings="xmlns:ns0='http://purl.org/dc/elements/1.1/' xmlns:ns1='http://schemas.openxmlformats.org/package/2006/metadata/core-properties' " w:xpath="/ns1:coreProperties[1]/ns0:creator[1]" w:storeItemID="{6C3C8BC8-F283-45AE-878A-BAB7291924A1}"/>
        <w:text/>
      </w:sdtPr>
      <w:sdtEndPr/>
      <w:sdtContent>
        <w:p w14:paraId="4B2DB96F" w14:textId="3B6AC323" w:rsidR="00B76DF2" w:rsidRPr="0002442B" w:rsidRDefault="004056F3" w:rsidP="00813434">
          <w:pPr>
            <w:pStyle w:val="Flietext"/>
          </w:pPr>
          <w:r w:rsidRPr="0002442B">
            <w:t>Vorname Nachname</w:t>
          </w:r>
        </w:p>
      </w:sdtContent>
    </w:sdt>
    <w:sdt>
      <w:sdtPr>
        <w:alias w:val="Titel"/>
        <w:tag w:val=""/>
        <w:id w:val="2077558433"/>
        <w:placeholder>
          <w:docPart w:val="95E77FFC79924B4E87BB9461B2F983EC"/>
        </w:placeholder>
        <w:dataBinding w:prefixMappings="xmlns:ns0='http://purl.org/dc/elements/1.1/' xmlns:ns1='http://schemas.openxmlformats.org/package/2006/metadata/core-properties' " w:xpath="/ns1:coreProperties[1]/ns0:title[1]" w:storeItemID="{6C3C8BC8-F283-45AE-878A-BAB7291924A1}"/>
        <w:text/>
      </w:sdtPr>
      <w:sdtEndPr/>
      <w:sdtContent>
        <w:p w14:paraId="342FBE80" w14:textId="2302D85F" w:rsidR="00B76DF2" w:rsidRPr="0002442B" w:rsidRDefault="006B7389" w:rsidP="00F16399">
          <w:pPr>
            <w:pStyle w:val="Zwischenberschrift"/>
          </w:pPr>
          <w:r w:rsidRPr="0002442B">
            <w:t>Titel der Arbeit</w:t>
          </w:r>
        </w:p>
      </w:sdtContent>
    </w:sdt>
    <w:p w14:paraId="2239C491" w14:textId="77777777" w:rsidR="00432F22" w:rsidRPr="0002442B" w:rsidRDefault="00432F22" w:rsidP="00432F22">
      <w:pPr>
        <w:pStyle w:val="Flietext"/>
      </w:pPr>
      <w:r w:rsidRPr="0002442B">
        <w:t>Jeder Abschlussarbeit ist eine etwa einseitige Kurzfassung beizufügen, die Inhalt und Ergebnisse der Arbeit darstellt. Diese Kurzfassung ersetzt nicht die obligatorische Zusammenfassung am Ende der Arbeit.</w:t>
      </w:r>
    </w:p>
    <w:p w14:paraId="6D952E02" w14:textId="116FBBCD" w:rsidR="00D7002B" w:rsidRPr="0002442B" w:rsidRDefault="00D7002B" w:rsidP="0076364A">
      <w:pPr>
        <w:pStyle w:val="Flietext"/>
      </w:pPr>
    </w:p>
    <w:p w14:paraId="596BE82A" w14:textId="4134DFCF" w:rsidR="009C362E" w:rsidRPr="0002442B" w:rsidRDefault="009C362E" w:rsidP="009C362E">
      <w:pPr>
        <w:pStyle w:val="berschrift1ohneNummerierung"/>
      </w:pPr>
      <w:bookmarkStart w:id="4" w:name="_Toc43238760"/>
      <w:r w:rsidRPr="0002442B">
        <w:lastRenderedPageBreak/>
        <w:t>Abstract</w:t>
      </w:r>
      <w:bookmarkEnd w:id="4"/>
    </w:p>
    <w:sdt>
      <w:sdtPr>
        <w:alias w:val="Autor"/>
        <w:tag w:val=""/>
        <w:id w:val="467480224"/>
        <w:placeholder>
          <w:docPart w:val="2C0377B6E83D1841ABC1D161EA05EA90"/>
        </w:placeholder>
        <w:dataBinding w:prefixMappings="xmlns:ns0='http://purl.org/dc/elements/1.1/' xmlns:ns1='http://schemas.openxmlformats.org/package/2006/metadata/core-properties' " w:xpath="/ns1:coreProperties[1]/ns0:creator[1]" w:storeItemID="{6C3C8BC8-F283-45AE-878A-BAB7291924A1}"/>
        <w:text/>
      </w:sdtPr>
      <w:sdtEndPr/>
      <w:sdtContent>
        <w:p w14:paraId="4AC8A1A9" w14:textId="27A8EA58" w:rsidR="00CC4018" w:rsidRPr="0002442B" w:rsidRDefault="006B7389" w:rsidP="00CC4018">
          <w:pPr>
            <w:pStyle w:val="Flietext"/>
          </w:pPr>
          <w:r w:rsidRPr="0002442B">
            <w:t>Vorname Nachname</w:t>
          </w:r>
        </w:p>
      </w:sdtContent>
    </w:sdt>
    <w:p w14:paraId="052E2F40" w14:textId="59ECDDA5" w:rsidR="0094511B" w:rsidRPr="0002442B" w:rsidRDefault="00432F22" w:rsidP="00CC4018">
      <w:pPr>
        <w:pStyle w:val="Zwischenberschrift"/>
      </w:pPr>
      <w:bookmarkStart w:id="5" w:name="_Toc362449974"/>
      <w:r w:rsidRPr="0002442B">
        <w:t>Englischer Titel der Arbeit</w:t>
      </w:r>
    </w:p>
    <w:p w14:paraId="133A2238" w14:textId="3C85B642" w:rsidR="00867529" w:rsidRPr="0002442B" w:rsidRDefault="00432F22" w:rsidP="0094511B">
      <w:pPr>
        <w:pStyle w:val="Flietext"/>
      </w:pPr>
      <w:r w:rsidRPr="0002442B">
        <w:t>Hier in Englisch.</w:t>
      </w:r>
    </w:p>
    <w:p w14:paraId="72340B15" w14:textId="77777777" w:rsidR="0099397B" w:rsidRPr="0002442B" w:rsidRDefault="0099397B" w:rsidP="0094511B">
      <w:pPr>
        <w:pStyle w:val="Flietext"/>
      </w:pPr>
    </w:p>
    <w:p w14:paraId="1E6F0600" w14:textId="014FEC97" w:rsidR="0099397B" w:rsidRPr="0002442B" w:rsidRDefault="0099397B" w:rsidP="0094511B">
      <w:pPr>
        <w:pStyle w:val="Flietext"/>
        <w:sectPr w:rsidR="0099397B" w:rsidRPr="0002442B" w:rsidSect="00F14555">
          <w:footerReference w:type="even" r:id="rId14"/>
          <w:footerReference w:type="default" r:id="rId15"/>
          <w:type w:val="oddPage"/>
          <w:pgSz w:w="11906" w:h="16838" w:code="9"/>
          <w:pgMar w:top="1418" w:right="1418" w:bottom="1134" w:left="1418" w:header="709" w:footer="709" w:gutter="0"/>
          <w:pgNumType w:fmt="lowerRoman" w:start="1"/>
          <w:cols w:space="708"/>
          <w:docGrid w:linePitch="360"/>
        </w:sectPr>
      </w:pPr>
    </w:p>
    <w:p w14:paraId="5DCD8B47" w14:textId="1F9CB7B7" w:rsidR="000F1A04" w:rsidRPr="0002442B" w:rsidRDefault="000F1A04" w:rsidP="000F1A04">
      <w:pPr>
        <w:pStyle w:val="berschrift1ohneNummerierung"/>
      </w:pPr>
      <w:bookmarkStart w:id="6" w:name="_Toc43238761"/>
      <w:r w:rsidRPr="0002442B">
        <w:lastRenderedPageBreak/>
        <w:t>Danksagung</w:t>
      </w:r>
      <w:bookmarkEnd w:id="5"/>
      <w:bookmarkEnd w:id="6"/>
    </w:p>
    <w:p w14:paraId="234EE700" w14:textId="7BCC8C7B" w:rsidR="00C67AD2" w:rsidRPr="0002442B" w:rsidRDefault="00C67AD2" w:rsidP="001C4161">
      <w:pPr>
        <w:pStyle w:val="Flietext"/>
      </w:pPr>
    </w:p>
    <w:p w14:paraId="71363C0C" w14:textId="77777777" w:rsidR="00432F22" w:rsidRPr="0002442B" w:rsidRDefault="00432F22" w:rsidP="001C4161">
      <w:pPr>
        <w:pStyle w:val="Flietext"/>
      </w:pPr>
    </w:p>
    <w:p w14:paraId="31651CB4" w14:textId="527666B4" w:rsidR="00C67AD2" w:rsidRPr="0002442B" w:rsidRDefault="00C67AD2" w:rsidP="001C4161">
      <w:pPr>
        <w:pStyle w:val="Flietext"/>
        <w:sectPr w:rsidR="00C67AD2" w:rsidRPr="0002442B" w:rsidSect="0099397B">
          <w:type w:val="oddPage"/>
          <w:pgSz w:w="11906" w:h="16838" w:code="9"/>
          <w:pgMar w:top="1418" w:right="1418" w:bottom="1134" w:left="1418" w:header="709" w:footer="709" w:gutter="0"/>
          <w:pgNumType w:fmt="lowerRoman"/>
          <w:cols w:space="708"/>
          <w:docGrid w:linePitch="360"/>
        </w:sectPr>
      </w:pPr>
    </w:p>
    <w:p w14:paraId="0F0AED2D" w14:textId="544FEFE9" w:rsidR="00B76DF2" w:rsidRPr="0002442B" w:rsidRDefault="00B76DF2" w:rsidP="000573F9">
      <w:pPr>
        <w:pStyle w:val="berschrift1ohneNummerierungnichtinInhaltverzeichnis"/>
      </w:pPr>
      <w:bookmarkStart w:id="7" w:name="Inhaltsverzeichnis"/>
      <w:r w:rsidRPr="0002442B">
        <w:lastRenderedPageBreak/>
        <w:t>Inhaltsverzeichnis</w:t>
      </w:r>
    </w:p>
    <w:bookmarkEnd w:id="7"/>
    <w:p w14:paraId="7BE99082" w14:textId="22285D1B" w:rsidR="006D19A7" w:rsidRDefault="005E29C8">
      <w:pPr>
        <w:pStyle w:val="Verzeichnis1"/>
        <w:rPr>
          <w:rFonts w:eastAsiaTheme="minorEastAsia" w:cstheme="minorBidi"/>
          <w:b w:val="0"/>
        </w:rPr>
      </w:pPr>
      <w:r>
        <w:fldChar w:fldCharType="begin"/>
      </w:r>
      <w:r>
        <w:instrText xml:space="preserve"> TOC \o "2-3" \h \z \t "Überschrift 1;1;Überschrift 1 ohne Nummerierung;1" </w:instrText>
      </w:r>
      <w:r>
        <w:fldChar w:fldCharType="separate"/>
      </w:r>
      <w:hyperlink w:anchor="_Toc43238759" w:history="1">
        <w:r w:rsidR="006D19A7" w:rsidRPr="00CA1BDB">
          <w:rPr>
            <w:rStyle w:val="Hyperlink"/>
            <w:rFonts w:eastAsiaTheme="majorEastAsia"/>
          </w:rPr>
          <w:t>Kurzzusammenfassung</w:t>
        </w:r>
        <w:r w:rsidR="006D19A7">
          <w:rPr>
            <w:webHidden/>
          </w:rPr>
          <w:tab/>
        </w:r>
        <w:r w:rsidR="006D19A7">
          <w:rPr>
            <w:webHidden/>
          </w:rPr>
          <w:fldChar w:fldCharType="begin"/>
        </w:r>
        <w:r w:rsidR="006D19A7">
          <w:rPr>
            <w:webHidden/>
          </w:rPr>
          <w:instrText xml:space="preserve"> PAGEREF _Toc43238759 \h </w:instrText>
        </w:r>
        <w:r w:rsidR="006D19A7">
          <w:rPr>
            <w:webHidden/>
          </w:rPr>
        </w:r>
        <w:r w:rsidR="006D19A7">
          <w:rPr>
            <w:webHidden/>
          </w:rPr>
          <w:fldChar w:fldCharType="separate"/>
        </w:r>
        <w:r w:rsidR="006D19A7">
          <w:rPr>
            <w:webHidden/>
          </w:rPr>
          <w:t>i</w:t>
        </w:r>
        <w:r w:rsidR="006D19A7">
          <w:rPr>
            <w:webHidden/>
          </w:rPr>
          <w:fldChar w:fldCharType="end"/>
        </w:r>
      </w:hyperlink>
    </w:p>
    <w:p w14:paraId="4A59D3AC" w14:textId="17340328" w:rsidR="006D19A7" w:rsidRDefault="00146E62">
      <w:pPr>
        <w:pStyle w:val="Verzeichnis1"/>
        <w:rPr>
          <w:rFonts w:eastAsiaTheme="minorEastAsia" w:cstheme="minorBidi"/>
          <w:b w:val="0"/>
        </w:rPr>
      </w:pPr>
      <w:hyperlink w:anchor="_Toc43238760" w:history="1">
        <w:r w:rsidR="006D19A7" w:rsidRPr="00CA1BDB">
          <w:rPr>
            <w:rStyle w:val="Hyperlink"/>
            <w:rFonts w:eastAsiaTheme="majorEastAsia"/>
          </w:rPr>
          <w:t>Abstract</w:t>
        </w:r>
        <w:r w:rsidR="006D19A7">
          <w:rPr>
            <w:webHidden/>
          </w:rPr>
          <w:tab/>
        </w:r>
        <w:r w:rsidR="006D19A7">
          <w:rPr>
            <w:webHidden/>
          </w:rPr>
          <w:fldChar w:fldCharType="begin"/>
        </w:r>
        <w:r w:rsidR="006D19A7">
          <w:rPr>
            <w:webHidden/>
          </w:rPr>
          <w:instrText xml:space="preserve"> PAGEREF _Toc43238760 \h </w:instrText>
        </w:r>
        <w:r w:rsidR="006D19A7">
          <w:rPr>
            <w:webHidden/>
          </w:rPr>
        </w:r>
        <w:r w:rsidR="006D19A7">
          <w:rPr>
            <w:webHidden/>
          </w:rPr>
          <w:fldChar w:fldCharType="separate"/>
        </w:r>
        <w:r w:rsidR="006D19A7">
          <w:rPr>
            <w:webHidden/>
          </w:rPr>
          <w:t>ii</w:t>
        </w:r>
        <w:r w:rsidR="006D19A7">
          <w:rPr>
            <w:webHidden/>
          </w:rPr>
          <w:fldChar w:fldCharType="end"/>
        </w:r>
      </w:hyperlink>
    </w:p>
    <w:p w14:paraId="731A3E7B" w14:textId="345F3CE0" w:rsidR="006D19A7" w:rsidRDefault="00146E62">
      <w:pPr>
        <w:pStyle w:val="Verzeichnis1"/>
        <w:rPr>
          <w:rFonts w:eastAsiaTheme="minorEastAsia" w:cstheme="minorBidi"/>
          <w:b w:val="0"/>
        </w:rPr>
      </w:pPr>
      <w:hyperlink w:anchor="_Toc43238761" w:history="1">
        <w:r w:rsidR="006D19A7" w:rsidRPr="00CA1BDB">
          <w:rPr>
            <w:rStyle w:val="Hyperlink"/>
            <w:rFonts w:eastAsiaTheme="majorEastAsia"/>
          </w:rPr>
          <w:t>Danksagung</w:t>
        </w:r>
        <w:r w:rsidR="006D19A7">
          <w:rPr>
            <w:webHidden/>
          </w:rPr>
          <w:tab/>
        </w:r>
        <w:r w:rsidR="006D19A7">
          <w:rPr>
            <w:webHidden/>
          </w:rPr>
          <w:fldChar w:fldCharType="begin"/>
        </w:r>
        <w:r w:rsidR="006D19A7">
          <w:rPr>
            <w:webHidden/>
          </w:rPr>
          <w:instrText xml:space="preserve"> PAGEREF _Toc43238761 \h </w:instrText>
        </w:r>
        <w:r w:rsidR="006D19A7">
          <w:rPr>
            <w:webHidden/>
          </w:rPr>
        </w:r>
        <w:r w:rsidR="006D19A7">
          <w:rPr>
            <w:webHidden/>
          </w:rPr>
          <w:fldChar w:fldCharType="separate"/>
        </w:r>
        <w:r w:rsidR="006D19A7">
          <w:rPr>
            <w:webHidden/>
          </w:rPr>
          <w:t>iii</w:t>
        </w:r>
        <w:r w:rsidR="006D19A7">
          <w:rPr>
            <w:webHidden/>
          </w:rPr>
          <w:fldChar w:fldCharType="end"/>
        </w:r>
      </w:hyperlink>
    </w:p>
    <w:p w14:paraId="50DBDC15" w14:textId="5656AC4E" w:rsidR="006D19A7" w:rsidRDefault="00146E62">
      <w:pPr>
        <w:pStyle w:val="Verzeichnis1"/>
        <w:rPr>
          <w:rFonts w:eastAsiaTheme="minorEastAsia" w:cstheme="minorBidi"/>
          <w:b w:val="0"/>
        </w:rPr>
      </w:pPr>
      <w:hyperlink w:anchor="_Toc43238762" w:history="1">
        <w:r w:rsidR="006D19A7" w:rsidRPr="00CA1BDB">
          <w:rPr>
            <w:rStyle w:val="Hyperlink"/>
            <w:rFonts w:eastAsiaTheme="majorEastAsia"/>
          </w:rPr>
          <w:t>Abbildungsverzeichnis</w:t>
        </w:r>
        <w:r w:rsidR="006D19A7">
          <w:rPr>
            <w:webHidden/>
          </w:rPr>
          <w:tab/>
        </w:r>
        <w:r w:rsidR="006D19A7">
          <w:rPr>
            <w:webHidden/>
          </w:rPr>
          <w:fldChar w:fldCharType="begin"/>
        </w:r>
        <w:r w:rsidR="006D19A7">
          <w:rPr>
            <w:webHidden/>
          </w:rPr>
          <w:instrText xml:space="preserve"> PAGEREF _Toc43238762 \h </w:instrText>
        </w:r>
        <w:r w:rsidR="006D19A7">
          <w:rPr>
            <w:webHidden/>
          </w:rPr>
        </w:r>
        <w:r w:rsidR="006D19A7">
          <w:rPr>
            <w:webHidden/>
          </w:rPr>
          <w:fldChar w:fldCharType="separate"/>
        </w:r>
        <w:r w:rsidR="006D19A7">
          <w:rPr>
            <w:webHidden/>
          </w:rPr>
          <w:t>vi</w:t>
        </w:r>
        <w:r w:rsidR="006D19A7">
          <w:rPr>
            <w:webHidden/>
          </w:rPr>
          <w:fldChar w:fldCharType="end"/>
        </w:r>
      </w:hyperlink>
    </w:p>
    <w:p w14:paraId="1D9704F2" w14:textId="6C9C68F6" w:rsidR="006D19A7" w:rsidRDefault="00146E62">
      <w:pPr>
        <w:pStyle w:val="Verzeichnis1"/>
        <w:rPr>
          <w:rFonts w:eastAsiaTheme="minorEastAsia" w:cstheme="minorBidi"/>
          <w:b w:val="0"/>
        </w:rPr>
      </w:pPr>
      <w:hyperlink w:anchor="_Toc43238763" w:history="1">
        <w:r w:rsidR="006D19A7" w:rsidRPr="00CA1BDB">
          <w:rPr>
            <w:rStyle w:val="Hyperlink"/>
            <w:rFonts w:eastAsiaTheme="majorEastAsia"/>
          </w:rPr>
          <w:t>Tabellenverzeichnis</w:t>
        </w:r>
        <w:r w:rsidR="006D19A7">
          <w:rPr>
            <w:webHidden/>
          </w:rPr>
          <w:tab/>
        </w:r>
        <w:r w:rsidR="006D19A7">
          <w:rPr>
            <w:webHidden/>
          </w:rPr>
          <w:fldChar w:fldCharType="begin"/>
        </w:r>
        <w:r w:rsidR="006D19A7">
          <w:rPr>
            <w:webHidden/>
          </w:rPr>
          <w:instrText xml:space="preserve"> PAGEREF _Toc43238763 \h </w:instrText>
        </w:r>
        <w:r w:rsidR="006D19A7">
          <w:rPr>
            <w:webHidden/>
          </w:rPr>
        </w:r>
        <w:r w:rsidR="006D19A7">
          <w:rPr>
            <w:webHidden/>
          </w:rPr>
          <w:fldChar w:fldCharType="separate"/>
        </w:r>
        <w:r w:rsidR="006D19A7">
          <w:rPr>
            <w:webHidden/>
          </w:rPr>
          <w:t>vii</w:t>
        </w:r>
        <w:r w:rsidR="006D19A7">
          <w:rPr>
            <w:webHidden/>
          </w:rPr>
          <w:fldChar w:fldCharType="end"/>
        </w:r>
      </w:hyperlink>
    </w:p>
    <w:p w14:paraId="45A5804B" w14:textId="060F8BDB" w:rsidR="006D19A7" w:rsidRDefault="00146E62">
      <w:pPr>
        <w:pStyle w:val="Verzeichnis1"/>
        <w:rPr>
          <w:rFonts w:eastAsiaTheme="minorEastAsia" w:cstheme="minorBidi"/>
          <w:b w:val="0"/>
        </w:rPr>
      </w:pPr>
      <w:hyperlink w:anchor="_Toc43238764" w:history="1">
        <w:r w:rsidR="006D19A7" w:rsidRPr="00CA1BDB">
          <w:rPr>
            <w:rStyle w:val="Hyperlink"/>
            <w:rFonts w:eastAsiaTheme="majorEastAsia"/>
          </w:rPr>
          <w:t>Abkürzungsverzeichnis</w:t>
        </w:r>
        <w:r w:rsidR="006D19A7">
          <w:rPr>
            <w:webHidden/>
          </w:rPr>
          <w:tab/>
        </w:r>
        <w:r w:rsidR="006D19A7">
          <w:rPr>
            <w:webHidden/>
          </w:rPr>
          <w:fldChar w:fldCharType="begin"/>
        </w:r>
        <w:r w:rsidR="006D19A7">
          <w:rPr>
            <w:webHidden/>
          </w:rPr>
          <w:instrText xml:space="preserve"> PAGEREF _Toc43238764 \h </w:instrText>
        </w:r>
        <w:r w:rsidR="006D19A7">
          <w:rPr>
            <w:webHidden/>
          </w:rPr>
        </w:r>
        <w:r w:rsidR="006D19A7">
          <w:rPr>
            <w:webHidden/>
          </w:rPr>
          <w:fldChar w:fldCharType="separate"/>
        </w:r>
        <w:r w:rsidR="006D19A7">
          <w:rPr>
            <w:webHidden/>
          </w:rPr>
          <w:t>viii</w:t>
        </w:r>
        <w:r w:rsidR="006D19A7">
          <w:rPr>
            <w:webHidden/>
          </w:rPr>
          <w:fldChar w:fldCharType="end"/>
        </w:r>
      </w:hyperlink>
    </w:p>
    <w:p w14:paraId="7937A8EA" w14:textId="5842FBF9" w:rsidR="006D19A7" w:rsidRDefault="00146E62">
      <w:pPr>
        <w:pStyle w:val="Verzeichnis1"/>
        <w:rPr>
          <w:rFonts w:eastAsiaTheme="minorEastAsia" w:cstheme="minorBidi"/>
          <w:b w:val="0"/>
        </w:rPr>
      </w:pPr>
      <w:hyperlink w:anchor="_Toc43238765" w:history="1">
        <w:r w:rsidR="006D19A7" w:rsidRPr="00CA1BDB">
          <w:rPr>
            <w:rStyle w:val="Hyperlink"/>
            <w:rFonts w:eastAsiaTheme="majorEastAsia"/>
          </w:rPr>
          <w:t>1 Einleitung</w:t>
        </w:r>
        <w:r w:rsidR="006D19A7">
          <w:rPr>
            <w:webHidden/>
          </w:rPr>
          <w:tab/>
        </w:r>
        <w:r w:rsidR="006D19A7">
          <w:rPr>
            <w:webHidden/>
          </w:rPr>
          <w:fldChar w:fldCharType="begin"/>
        </w:r>
        <w:r w:rsidR="006D19A7">
          <w:rPr>
            <w:webHidden/>
          </w:rPr>
          <w:instrText xml:space="preserve"> PAGEREF _Toc43238765 \h </w:instrText>
        </w:r>
        <w:r w:rsidR="006D19A7">
          <w:rPr>
            <w:webHidden/>
          </w:rPr>
        </w:r>
        <w:r w:rsidR="006D19A7">
          <w:rPr>
            <w:webHidden/>
          </w:rPr>
          <w:fldChar w:fldCharType="separate"/>
        </w:r>
        <w:r w:rsidR="006D19A7">
          <w:rPr>
            <w:webHidden/>
          </w:rPr>
          <w:t>1</w:t>
        </w:r>
        <w:r w:rsidR="006D19A7">
          <w:rPr>
            <w:webHidden/>
          </w:rPr>
          <w:fldChar w:fldCharType="end"/>
        </w:r>
      </w:hyperlink>
    </w:p>
    <w:p w14:paraId="675819E2" w14:textId="0B0D6E8E" w:rsidR="006D19A7" w:rsidRDefault="00146E62">
      <w:pPr>
        <w:pStyle w:val="Verzeichnis2"/>
        <w:tabs>
          <w:tab w:val="left" w:pos="1134"/>
        </w:tabs>
        <w:rPr>
          <w:rFonts w:asciiTheme="minorHAnsi" w:eastAsiaTheme="minorEastAsia" w:hAnsiTheme="minorHAnsi" w:cstheme="minorBidi"/>
          <w:sz w:val="24"/>
        </w:rPr>
      </w:pPr>
      <w:hyperlink w:anchor="_Toc43238766" w:history="1">
        <w:r w:rsidR="006D19A7" w:rsidRPr="00CA1BDB">
          <w:rPr>
            <w:rStyle w:val="Hyperlink"/>
            <w:rFonts w:eastAsiaTheme="majorEastAsia"/>
          </w:rPr>
          <w:t>1.1.</w:t>
        </w:r>
        <w:r w:rsidR="006D19A7">
          <w:rPr>
            <w:rFonts w:asciiTheme="minorHAnsi" w:eastAsiaTheme="minorEastAsia" w:hAnsiTheme="minorHAnsi" w:cstheme="minorBidi"/>
            <w:sz w:val="24"/>
          </w:rPr>
          <w:tab/>
        </w:r>
        <w:r w:rsidR="006D19A7" w:rsidRPr="00CA1BDB">
          <w:rPr>
            <w:rStyle w:val="Hyperlink"/>
            <w:rFonts w:eastAsiaTheme="majorEastAsia"/>
          </w:rPr>
          <w:t>Motivation und Zielsetzung</w:t>
        </w:r>
        <w:r w:rsidR="006D19A7">
          <w:rPr>
            <w:webHidden/>
          </w:rPr>
          <w:tab/>
        </w:r>
        <w:r w:rsidR="006D19A7">
          <w:rPr>
            <w:webHidden/>
          </w:rPr>
          <w:fldChar w:fldCharType="begin"/>
        </w:r>
        <w:r w:rsidR="006D19A7">
          <w:rPr>
            <w:webHidden/>
          </w:rPr>
          <w:instrText xml:space="preserve"> PAGEREF _Toc43238766 \h </w:instrText>
        </w:r>
        <w:r w:rsidR="006D19A7">
          <w:rPr>
            <w:webHidden/>
          </w:rPr>
        </w:r>
        <w:r w:rsidR="006D19A7">
          <w:rPr>
            <w:webHidden/>
          </w:rPr>
          <w:fldChar w:fldCharType="separate"/>
        </w:r>
        <w:r w:rsidR="006D19A7">
          <w:rPr>
            <w:webHidden/>
          </w:rPr>
          <w:t>1</w:t>
        </w:r>
        <w:r w:rsidR="006D19A7">
          <w:rPr>
            <w:webHidden/>
          </w:rPr>
          <w:fldChar w:fldCharType="end"/>
        </w:r>
      </w:hyperlink>
    </w:p>
    <w:p w14:paraId="39E5DD20" w14:textId="68701220" w:rsidR="006D19A7" w:rsidRDefault="00146E62">
      <w:pPr>
        <w:pStyle w:val="Verzeichnis2"/>
        <w:tabs>
          <w:tab w:val="left" w:pos="1134"/>
        </w:tabs>
        <w:rPr>
          <w:rFonts w:asciiTheme="minorHAnsi" w:eastAsiaTheme="minorEastAsia" w:hAnsiTheme="minorHAnsi" w:cstheme="minorBidi"/>
          <w:sz w:val="24"/>
        </w:rPr>
      </w:pPr>
      <w:hyperlink w:anchor="_Toc43238767" w:history="1">
        <w:r w:rsidR="006D19A7" w:rsidRPr="00CA1BDB">
          <w:rPr>
            <w:rStyle w:val="Hyperlink"/>
            <w:rFonts w:eastAsiaTheme="majorEastAsia"/>
          </w:rPr>
          <w:t>1.2.</w:t>
        </w:r>
        <w:r w:rsidR="006D19A7">
          <w:rPr>
            <w:rFonts w:asciiTheme="minorHAnsi" w:eastAsiaTheme="minorEastAsia" w:hAnsiTheme="minorHAnsi" w:cstheme="minorBidi"/>
            <w:sz w:val="24"/>
          </w:rPr>
          <w:tab/>
        </w:r>
        <w:r w:rsidR="006D19A7" w:rsidRPr="00CA1BDB">
          <w:rPr>
            <w:rStyle w:val="Hyperlink"/>
            <w:rFonts w:eastAsiaTheme="majorEastAsia"/>
          </w:rPr>
          <w:t>Struktur der Arbeit</w:t>
        </w:r>
        <w:r w:rsidR="006D19A7">
          <w:rPr>
            <w:webHidden/>
          </w:rPr>
          <w:tab/>
        </w:r>
        <w:r w:rsidR="006D19A7">
          <w:rPr>
            <w:webHidden/>
          </w:rPr>
          <w:fldChar w:fldCharType="begin"/>
        </w:r>
        <w:r w:rsidR="006D19A7">
          <w:rPr>
            <w:webHidden/>
          </w:rPr>
          <w:instrText xml:space="preserve"> PAGEREF _Toc43238767 \h </w:instrText>
        </w:r>
        <w:r w:rsidR="006D19A7">
          <w:rPr>
            <w:webHidden/>
          </w:rPr>
        </w:r>
        <w:r w:rsidR="006D19A7">
          <w:rPr>
            <w:webHidden/>
          </w:rPr>
          <w:fldChar w:fldCharType="separate"/>
        </w:r>
        <w:r w:rsidR="006D19A7">
          <w:rPr>
            <w:webHidden/>
          </w:rPr>
          <w:t>1</w:t>
        </w:r>
        <w:r w:rsidR="006D19A7">
          <w:rPr>
            <w:webHidden/>
          </w:rPr>
          <w:fldChar w:fldCharType="end"/>
        </w:r>
      </w:hyperlink>
    </w:p>
    <w:p w14:paraId="4260EF4A" w14:textId="4AB0F910" w:rsidR="006D19A7" w:rsidRDefault="00146E62">
      <w:pPr>
        <w:pStyle w:val="Verzeichnis1"/>
        <w:rPr>
          <w:rFonts w:eastAsiaTheme="minorEastAsia" w:cstheme="minorBidi"/>
          <w:b w:val="0"/>
        </w:rPr>
      </w:pPr>
      <w:hyperlink w:anchor="_Toc43238768" w:history="1">
        <w:r w:rsidR="006D19A7" w:rsidRPr="00CA1BDB">
          <w:rPr>
            <w:rStyle w:val="Hyperlink"/>
            <w:rFonts w:eastAsiaTheme="majorEastAsia"/>
          </w:rPr>
          <w:t>2 Grundlagen</w:t>
        </w:r>
        <w:r w:rsidR="006D19A7">
          <w:rPr>
            <w:webHidden/>
          </w:rPr>
          <w:tab/>
        </w:r>
        <w:r w:rsidR="006D19A7">
          <w:rPr>
            <w:webHidden/>
          </w:rPr>
          <w:fldChar w:fldCharType="begin"/>
        </w:r>
        <w:r w:rsidR="006D19A7">
          <w:rPr>
            <w:webHidden/>
          </w:rPr>
          <w:instrText xml:space="preserve"> PAGEREF _Toc43238768 \h </w:instrText>
        </w:r>
        <w:r w:rsidR="006D19A7">
          <w:rPr>
            <w:webHidden/>
          </w:rPr>
        </w:r>
        <w:r w:rsidR="006D19A7">
          <w:rPr>
            <w:webHidden/>
          </w:rPr>
          <w:fldChar w:fldCharType="separate"/>
        </w:r>
        <w:r w:rsidR="006D19A7">
          <w:rPr>
            <w:webHidden/>
          </w:rPr>
          <w:t>2</w:t>
        </w:r>
        <w:r w:rsidR="006D19A7">
          <w:rPr>
            <w:webHidden/>
          </w:rPr>
          <w:fldChar w:fldCharType="end"/>
        </w:r>
      </w:hyperlink>
    </w:p>
    <w:p w14:paraId="1BC8BB7B" w14:textId="4BABE1C4" w:rsidR="006D19A7" w:rsidRDefault="00146E62">
      <w:pPr>
        <w:pStyle w:val="Verzeichnis2"/>
        <w:tabs>
          <w:tab w:val="left" w:pos="1134"/>
        </w:tabs>
        <w:rPr>
          <w:rFonts w:asciiTheme="minorHAnsi" w:eastAsiaTheme="minorEastAsia" w:hAnsiTheme="minorHAnsi" w:cstheme="minorBidi"/>
          <w:sz w:val="24"/>
        </w:rPr>
      </w:pPr>
      <w:hyperlink w:anchor="_Toc43238769" w:history="1">
        <w:r w:rsidR="006D19A7" w:rsidRPr="00CA1BDB">
          <w:rPr>
            <w:rStyle w:val="Hyperlink"/>
            <w:rFonts w:eastAsiaTheme="majorEastAsia"/>
          </w:rPr>
          <w:t>2.1.</w:t>
        </w:r>
        <w:r w:rsidR="006D19A7">
          <w:rPr>
            <w:rFonts w:asciiTheme="minorHAnsi" w:eastAsiaTheme="minorEastAsia" w:hAnsiTheme="minorHAnsi" w:cstheme="minorBidi"/>
            <w:sz w:val="24"/>
          </w:rPr>
          <w:tab/>
        </w:r>
        <w:r w:rsidR="006D19A7" w:rsidRPr="00CA1BDB">
          <w:rPr>
            <w:rStyle w:val="Hyperlink"/>
            <w:rFonts w:eastAsiaTheme="majorEastAsia"/>
          </w:rPr>
          <w:t>Abschnitt</w:t>
        </w:r>
        <w:r w:rsidR="006D19A7">
          <w:rPr>
            <w:webHidden/>
          </w:rPr>
          <w:tab/>
        </w:r>
        <w:r w:rsidR="006D19A7">
          <w:rPr>
            <w:webHidden/>
          </w:rPr>
          <w:fldChar w:fldCharType="begin"/>
        </w:r>
        <w:r w:rsidR="006D19A7">
          <w:rPr>
            <w:webHidden/>
          </w:rPr>
          <w:instrText xml:space="preserve"> PAGEREF _Toc43238769 \h </w:instrText>
        </w:r>
        <w:r w:rsidR="006D19A7">
          <w:rPr>
            <w:webHidden/>
          </w:rPr>
        </w:r>
        <w:r w:rsidR="006D19A7">
          <w:rPr>
            <w:webHidden/>
          </w:rPr>
          <w:fldChar w:fldCharType="separate"/>
        </w:r>
        <w:r w:rsidR="006D19A7">
          <w:rPr>
            <w:webHidden/>
          </w:rPr>
          <w:t>2</w:t>
        </w:r>
        <w:r w:rsidR="006D19A7">
          <w:rPr>
            <w:webHidden/>
          </w:rPr>
          <w:fldChar w:fldCharType="end"/>
        </w:r>
      </w:hyperlink>
    </w:p>
    <w:p w14:paraId="7ECD301A" w14:textId="230F2E05" w:rsidR="006D19A7" w:rsidRDefault="00146E62">
      <w:pPr>
        <w:pStyle w:val="Verzeichnis3"/>
        <w:rPr>
          <w:rFonts w:asciiTheme="minorHAnsi" w:hAnsiTheme="minorHAnsi" w:cstheme="minorBidi"/>
          <w:sz w:val="24"/>
        </w:rPr>
      </w:pPr>
      <w:hyperlink w:anchor="_Toc43238770" w:history="1">
        <w:r w:rsidR="006D19A7" w:rsidRPr="00CA1BDB">
          <w:rPr>
            <w:rStyle w:val="Hyperlink"/>
          </w:rPr>
          <w:t>2.1.1.</w:t>
        </w:r>
        <w:r w:rsidR="006D19A7">
          <w:rPr>
            <w:rFonts w:asciiTheme="minorHAnsi" w:hAnsiTheme="minorHAnsi" w:cstheme="minorBidi"/>
            <w:sz w:val="24"/>
          </w:rPr>
          <w:tab/>
        </w:r>
        <w:r w:rsidR="006D19A7" w:rsidRPr="00CA1BDB">
          <w:rPr>
            <w:rStyle w:val="Hyperlink"/>
          </w:rPr>
          <w:t>Erster Untergliederungspunkt</w:t>
        </w:r>
        <w:r w:rsidR="006D19A7">
          <w:rPr>
            <w:webHidden/>
          </w:rPr>
          <w:tab/>
        </w:r>
        <w:r w:rsidR="006D19A7">
          <w:rPr>
            <w:webHidden/>
          </w:rPr>
          <w:fldChar w:fldCharType="begin"/>
        </w:r>
        <w:r w:rsidR="006D19A7">
          <w:rPr>
            <w:webHidden/>
          </w:rPr>
          <w:instrText xml:space="preserve"> PAGEREF _Toc43238770 \h </w:instrText>
        </w:r>
        <w:r w:rsidR="006D19A7">
          <w:rPr>
            <w:webHidden/>
          </w:rPr>
        </w:r>
        <w:r w:rsidR="006D19A7">
          <w:rPr>
            <w:webHidden/>
          </w:rPr>
          <w:fldChar w:fldCharType="separate"/>
        </w:r>
        <w:r w:rsidR="006D19A7">
          <w:rPr>
            <w:webHidden/>
          </w:rPr>
          <w:t>2</w:t>
        </w:r>
        <w:r w:rsidR="006D19A7">
          <w:rPr>
            <w:webHidden/>
          </w:rPr>
          <w:fldChar w:fldCharType="end"/>
        </w:r>
      </w:hyperlink>
    </w:p>
    <w:p w14:paraId="20BB4E28" w14:textId="0D2B01D9" w:rsidR="006D19A7" w:rsidRDefault="00146E62">
      <w:pPr>
        <w:pStyle w:val="Verzeichnis3"/>
        <w:rPr>
          <w:rFonts w:asciiTheme="minorHAnsi" w:hAnsiTheme="minorHAnsi" w:cstheme="minorBidi"/>
          <w:sz w:val="24"/>
        </w:rPr>
      </w:pPr>
      <w:hyperlink w:anchor="_Toc43238771" w:history="1">
        <w:r w:rsidR="006D19A7" w:rsidRPr="00CA1BDB">
          <w:rPr>
            <w:rStyle w:val="Hyperlink"/>
          </w:rPr>
          <w:t>2.1.2.</w:t>
        </w:r>
        <w:r w:rsidR="006D19A7">
          <w:rPr>
            <w:rFonts w:asciiTheme="minorHAnsi" w:hAnsiTheme="minorHAnsi" w:cstheme="minorBidi"/>
            <w:sz w:val="24"/>
          </w:rPr>
          <w:tab/>
        </w:r>
        <w:r w:rsidR="006D19A7" w:rsidRPr="00CA1BDB">
          <w:rPr>
            <w:rStyle w:val="Hyperlink"/>
          </w:rPr>
          <w:t>Zweiter Untergliederungspunkt</w:t>
        </w:r>
        <w:r w:rsidR="006D19A7">
          <w:rPr>
            <w:webHidden/>
          </w:rPr>
          <w:tab/>
        </w:r>
        <w:r w:rsidR="006D19A7">
          <w:rPr>
            <w:webHidden/>
          </w:rPr>
          <w:fldChar w:fldCharType="begin"/>
        </w:r>
        <w:r w:rsidR="006D19A7">
          <w:rPr>
            <w:webHidden/>
          </w:rPr>
          <w:instrText xml:space="preserve"> PAGEREF _Toc43238771 \h </w:instrText>
        </w:r>
        <w:r w:rsidR="006D19A7">
          <w:rPr>
            <w:webHidden/>
          </w:rPr>
        </w:r>
        <w:r w:rsidR="006D19A7">
          <w:rPr>
            <w:webHidden/>
          </w:rPr>
          <w:fldChar w:fldCharType="separate"/>
        </w:r>
        <w:r w:rsidR="006D19A7">
          <w:rPr>
            <w:webHidden/>
          </w:rPr>
          <w:t>2</w:t>
        </w:r>
        <w:r w:rsidR="006D19A7">
          <w:rPr>
            <w:webHidden/>
          </w:rPr>
          <w:fldChar w:fldCharType="end"/>
        </w:r>
      </w:hyperlink>
    </w:p>
    <w:p w14:paraId="4CB21FFC" w14:textId="39D67A95" w:rsidR="006D19A7" w:rsidRDefault="00146E62">
      <w:pPr>
        <w:pStyle w:val="Verzeichnis1"/>
        <w:rPr>
          <w:rFonts w:eastAsiaTheme="minorEastAsia" w:cstheme="minorBidi"/>
          <w:b w:val="0"/>
        </w:rPr>
      </w:pPr>
      <w:hyperlink w:anchor="_Toc43238772" w:history="1">
        <w:r w:rsidR="006D19A7" w:rsidRPr="00CA1BDB">
          <w:rPr>
            <w:rStyle w:val="Hyperlink"/>
            <w:rFonts w:eastAsiaTheme="majorEastAsia"/>
          </w:rPr>
          <w:t>3 Hauptteil</w:t>
        </w:r>
        <w:r w:rsidR="006D19A7">
          <w:rPr>
            <w:webHidden/>
          </w:rPr>
          <w:tab/>
        </w:r>
        <w:r w:rsidR="006D19A7">
          <w:rPr>
            <w:webHidden/>
          </w:rPr>
          <w:fldChar w:fldCharType="begin"/>
        </w:r>
        <w:r w:rsidR="006D19A7">
          <w:rPr>
            <w:webHidden/>
          </w:rPr>
          <w:instrText xml:space="preserve"> PAGEREF _Toc43238772 \h </w:instrText>
        </w:r>
        <w:r w:rsidR="006D19A7">
          <w:rPr>
            <w:webHidden/>
          </w:rPr>
        </w:r>
        <w:r w:rsidR="006D19A7">
          <w:rPr>
            <w:webHidden/>
          </w:rPr>
          <w:fldChar w:fldCharType="separate"/>
        </w:r>
        <w:r w:rsidR="006D19A7">
          <w:rPr>
            <w:webHidden/>
          </w:rPr>
          <w:t>5</w:t>
        </w:r>
        <w:r w:rsidR="006D19A7">
          <w:rPr>
            <w:webHidden/>
          </w:rPr>
          <w:fldChar w:fldCharType="end"/>
        </w:r>
      </w:hyperlink>
    </w:p>
    <w:p w14:paraId="6881DD03" w14:textId="0E1437A7" w:rsidR="006D19A7" w:rsidRDefault="00146E62">
      <w:pPr>
        <w:pStyle w:val="Verzeichnis2"/>
        <w:tabs>
          <w:tab w:val="left" w:pos="1134"/>
        </w:tabs>
        <w:rPr>
          <w:rFonts w:asciiTheme="minorHAnsi" w:eastAsiaTheme="minorEastAsia" w:hAnsiTheme="minorHAnsi" w:cstheme="minorBidi"/>
          <w:sz w:val="24"/>
        </w:rPr>
      </w:pPr>
      <w:hyperlink w:anchor="_Toc43238773" w:history="1">
        <w:r w:rsidR="006D19A7" w:rsidRPr="00CA1BDB">
          <w:rPr>
            <w:rStyle w:val="Hyperlink"/>
            <w:rFonts w:eastAsiaTheme="majorEastAsia"/>
          </w:rPr>
          <w:t>3.1.</w:t>
        </w:r>
        <w:r w:rsidR="006D19A7">
          <w:rPr>
            <w:rFonts w:asciiTheme="minorHAnsi" w:eastAsiaTheme="minorEastAsia" w:hAnsiTheme="minorHAnsi" w:cstheme="minorBidi"/>
            <w:sz w:val="24"/>
          </w:rPr>
          <w:tab/>
        </w:r>
        <w:r w:rsidR="006D19A7" w:rsidRPr="00CA1BDB">
          <w:rPr>
            <w:rStyle w:val="Hyperlink"/>
            <w:rFonts w:eastAsiaTheme="majorEastAsia"/>
          </w:rPr>
          <w:t>Erster Unterabschnitt</w:t>
        </w:r>
        <w:r w:rsidR="006D19A7">
          <w:rPr>
            <w:webHidden/>
          </w:rPr>
          <w:tab/>
        </w:r>
        <w:r w:rsidR="006D19A7">
          <w:rPr>
            <w:webHidden/>
          </w:rPr>
          <w:fldChar w:fldCharType="begin"/>
        </w:r>
        <w:r w:rsidR="006D19A7">
          <w:rPr>
            <w:webHidden/>
          </w:rPr>
          <w:instrText xml:space="preserve"> PAGEREF _Toc43238773 \h </w:instrText>
        </w:r>
        <w:r w:rsidR="006D19A7">
          <w:rPr>
            <w:webHidden/>
          </w:rPr>
        </w:r>
        <w:r w:rsidR="006D19A7">
          <w:rPr>
            <w:webHidden/>
          </w:rPr>
          <w:fldChar w:fldCharType="separate"/>
        </w:r>
        <w:r w:rsidR="006D19A7">
          <w:rPr>
            <w:webHidden/>
          </w:rPr>
          <w:t>5</w:t>
        </w:r>
        <w:r w:rsidR="006D19A7">
          <w:rPr>
            <w:webHidden/>
          </w:rPr>
          <w:fldChar w:fldCharType="end"/>
        </w:r>
      </w:hyperlink>
    </w:p>
    <w:p w14:paraId="5908AD75" w14:textId="64B001B3" w:rsidR="006D19A7" w:rsidRDefault="00146E62">
      <w:pPr>
        <w:pStyle w:val="Verzeichnis1"/>
        <w:rPr>
          <w:rFonts w:eastAsiaTheme="minorEastAsia" w:cstheme="minorBidi"/>
          <w:b w:val="0"/>
        </w:rPr>
      </w:pPr>
      <w:hyperlink w:anchor="_Toc43238774" w:history="1">
        <w:r w:rsidR="006D19A7" w:rsidRPr="00CA1BDB">
          <w:rPr>
            <w:rStyle w:val="Hyperlink"/>
            <w:rFonts w:eastAsiaTheme="majorEastAsia"/>
          </w:rPr>
          <w:t>4 Fazit und Ausblick</w:t>
        </w:r>
        <w:r w:rsidR="006D19A7">
          <w:rPr>
            <w:webHidden/>
          </w:rPr>
          <w:tab/>
        </w:r>
        <w:r w:rsidR="006D19A7">
          <w:rPr>
            <w:webHidden/>
          </w:rPr>
          <w:fldChar w:fldCharType="begin"/>
        </w:r>
        <w:r w:rsidR="006D19A7">
          <w:rPr>
            <w:webHidden/>
          </w:rPr>
          <w:instrText xml:space="preserve"> PAGEREF _Toc43238774 \h </w:instrText>
        </w:r>
        <w:r w:rsidR="006D19A7">
          <w:rPr>
            <w:webHidden/>
          </w:rPr>
        </w:r>
        <w:r w:rsidR="006D19A7">
          <w:rPr>
            <w:webHidden/>
          </w:rPr>
          <w:fldChar w:fldCharType="separate"/>
        </w:r>
        <w:r w:rsidR="006D19A7">
          <w:rPr>
            <w:webHidden/>
          </w:rPr>
          <w:t>7</w:t>
        </w:r>
        <w:r w:rsidR="006D19A7">
          <w:rPr>
            <w:webHidden/>
          </w:rPr>
          <w:fldChar w:fldCharType="end"/>
        </w:r>
      </w:hyperlink>
    </w:p>
    <w:p w14:paraId="3CF33486" w14:textId="14BD96C3" w:rsidR="006D19A7" w:rsidRDefault="00146E62">
      <w:pPr>
        <w:pStyle w:val="Verzeichnis2"/>
        <w:tabs>
          <w:tab w:val="left" w:pos="1134"/>
        </w:tabs>
        <w:rPr>
          <w:rFonts w:asciiTheme="minorHAnsi" w:eastAsiaTheme="minorEastAsia" w:hAnsiTheme="minorHAnsi" w:cstheme="minorBidi"/>
          <w:sz w:val="24"/>
        </w:rPr>
      </w:pPr>
      <w:hyperlink w:anchor="_Toc43238775" w:history="1">
        <w:r w:rsidR="006D19A7" w:rsidRPr="00CA1BDB">
          <w:rPr>
            <w:rStyle w:val="Hyperlink"/>
            <w:rFonts w:eastAsiaTheme="majorEastAsia"/>
          </w:rPr>
          <w:t>4.1.</w:t>
        </w:r>
        <w:r w:rsidR="006D19A7">
          <w:rPr>
            <w:rFonts w:asciiTheme="minorHAnsi" w:eastAsiaTheme="minorEastAsia" w:hAnsiTheme="minorHAnsi" w:cstheme="minorBidi"/>
            <w:sz w:val="24"/>
          </w:rPr>
          <w:tab/>
        </w:r>
        <w:r w:rsidR="006D19A7" w:rsidRPr="00CA1BDB">
          <w:rPr>
            <w:rStyle w:val="Hyperlink"/>
            <w:rFonts w:eastAsiaTheme="majorEastAsia"/>
          </w:rPr>
          <w:t>Zusammenfassung</w:t>
        </w:r>
        <w:r w:rsidR="006D19A7">
          <w:rPr>
            <w:webHidden/>
          </w:rPr>
          <w:tab/>
        </w:r>
        <w:r w:rsidR="006D19A7">
          <w:rPr>
            <w:webHidden/>
          </w:rPr>
          <w:fldChar w:fldCharType="begin"/>
        </w:r>
        <w:r w:rsidR="006D19A7">
          <w:rPr>
            <w:webHidden/>
          </w:rPr>
          <w:instrText xml:space="preserve"> PAGEREF _Toc43238775 \h </w:instrText>
        </w:r>
        <w:r w:rsidR="006D19A7">
          <w:rPr>
            <w:webHidden/>
          </w:rPr>
        </w:r>
        <w:r w:rsidR="006D19A7">
          <w:rPr>
            <w:webHidden/>
          </w:rPr>
          <w:fldChar w:fldCharType="separate"/>
        </w:r>
        <w:r w:rsidR="006D19A7">
          <w:rPr>
            <w:webHidden/>
          </w:rPr>
          <w:t>7</w:t>
        </w:r>
        <w:r w:rsidR="006D19A7">
          <w:rPr>
            <w:webHidden/>
          </w:rPr>
          <w:fldChar w:fldCharType="end"/>
        </w:r>
      </w:hyperlink>
    </w:p>
    <w:p w14:paraId="5932DC68" w14:textId="1B18B279" w:rsidR="006D19A7" w:rsidRDefault="00146E62">
      <w:pPr>
        <w:pStyle w:val="Verzeichnis1"/>
        <w:rPr>
          <w:rFonts w:eastAsiaTheme="minorEastAsia" w:cstheme="minorBidi"/>
          <w:b w:val="0"/>
        </w:rPr>
      </w:pPr>
      <w:hyperlink w:anchor="_Toc43238776" w:history="1">
        <w:r w:rsidR="006D19A7" w:rsidRPr="00CA1BDB">
          <w:rPr>
            <w:rStyle w:val="Hyperlink"/>
            <w:rFonts w:eastAsiaTheme="majorEastAsia"/>
          </w:rPr>
          <w:t>Literaturverzeichnis</w:t>
        </w:r>
        <w:r w:rsidR="006D19A7">
          <w:rPr>
            <w:webHidden/>
          </w:rPr>
          <w:tab/>
        </w:r>
        <w:r w:rsidR="006D19A7">
          <w:rPr>
            <w:webHidden/>
          </w:rPr>
          <w:fldChar w:fldCharType="begin"/>
        </w:r>
        <w:r w:rsidR="006D19A7">
          <w:rPr>
            <w:webHidden/>
          </w:rPr>
          <w:instrText xml:space="preserve"> PAGEREF _Toc43238776 \h </w:instrText>
        </w:r>
        <w:r w:rsidR="006D19A7">
          <w:rPr>
            <w:webHidden/>
          </w:rPr>
        </w:r>
        <w:r w:rsidR="006D19A7">
          <w:rPr>
            <w:webHidden/>
          </w:rPr>
          <w:fldChar w:fldCharType="separate"/>
        </w:r>
        <w:r w:rsidR="006D19A7">
          <w:rPr>
            <w:webHidden/>
          </w:rPr>
          <w:t>8</w:t>
        </w:r>
        <w:r w:rsidR="006D19A7">
          <w:rPr>
            <w:webHidden/>
          </w:rPr>
          <w:fldChar w:fldCharType="end"/>
        </w:r>
      </w:hyperlink>
    </w:p>
    <w:p w14:paraId="0F3E78EC" w14:textId="01417FF2" w:rsidR="006D19A7" w:rsidRDefault="00146E62">
      <w:pPr>
        <w:pStyle w:val="Verzeichnis1"/>
        <w:rPr>
          <w:rFonts w:eastAsiaTheme="minorEastAsia" w:cstheme="minorBidi"/>
          <w:b w:val="0"/>
        </w:rPr>
      </w:pPr>
      <w:hyperlink w:anchor="_Toc43238777" w:history="1">
        <w:r w:rsidR="006D19A7" w:rsidRPr="00CA1BDB">
          <w:rPr>
            <w:rStyle w:val="Hyperlink"/>
            <w:rFonts w:eastAsiaTheme="majorEastAsia"/>
          </w:rPr>
          <w:t>Anhang</w:t>
        </w:r>
        <w:r w:rsidR="006D19A7">
          <w:rPr>
            <w:webHidden/>
          </w:rPr>
          <w:tab/>
        </w:r>
        <w:r w:rsidR="006D19A7">
          <w:rPr>
            <w:webHidden/>
          </w:rPr>
          <w:fldChar w:fldCharType="begin"/>
        </w:r>
        <w:r w:rsidR="006D19A7">
          <w:rPr>
            <w:webHidden/>
          </w:rPr>
          <w:instrText xml:space="preserve"> PAGEREF _Toc43238777 \h </w:instrText>
        </w:r>
        <w:r w:rsidR="006D19A7">
          <w:rPr>
            <w:webHidden/>
          </w:rPr>
        </w:r>
        <w:r w:rsidR="006D19A7">
          <w:rPr>
            <w:webHidden/>
          </w:rPr>
          <w:fldChar w:fldCharType="separate"/>
        </w:r>
        <w:r w:rsidR="006D19A7">
          <w:rPr>
            <w:webHidden/>
          </w:rPr>
          <w:t>9</w:t>
        </w:r>
        <w:r w:rsidR="006D19A7">
          <w:rPr>
            <w:webHidden/>
          </w:rPr>
          <w:fldChar w:fldCharType="end"/>
        </w:r>
      </w:hyperlink>
    </w:p>
    <w:p w14:paraId="6505C3E4" w14:textId="6AB1A1DD" w:rsidR="001746D9" w:rsidRPr="0002442B" w:rsidRDefault="005E29C8" w:rsidP="005E29C8">
      <w:pPr>
        <w:pStyle w:val="Flietext"/>
      </w:pPr>
      <w:r>
        <w:rPr>
          <w:rFonts w:asciiTheme="minorHAnsi" w:hAnsiTheme="minorHAnsi"/>
          <w:noProof/>
        </w:rPr>
        <w:fldChar w:fldCharType="end"/>
      </w:r>
    </w:p>
    <w:p w14:paraId="68DC1871" w14:textId="77B49003" w:rsidR="00717D1F" w:rsidRPr="0002442B" w:rsidRDefault="00717D1F" w:rsidP="00A854EA">
      <w:pPr>
        <w:pStyle w:val="Flietext"/>
        <w:sectPr w:rsidR="00717D1F" w:rsidRPr="0002442B" w:rsidSect="00D7476D">
          <w:headerReference w:type="even" r:id="rId16"/>
          <w:headerReference w:type="default" r:id="rId17"/>
          <w:footerReference w:type="default" r:id="rId18"/>
          <w:type w:val="oddPage"/>
          <w:pgSz w:w="11906" w:h="16838" w:code="9"/>
          <w:pgMar w:top="1418" w:right="1418" w:bottom="1134" w:left="1418" w:header="709" w:footer="709" w:gutter="0"/>
          <w:pgNumType w:fmt="lowerRoman"/>
          <w:cols w:space="708"/>
          <w:docGrid w:linePitch="360"/>
        </w:sectPr>
      </w:pPr>
    </w:p>
    <w:p w14:paraId="5EA28AB4" w14:textId="0A8B60D0" w:rsidR="00A92AB7" w:rsidRPr="0002442B" w:rsidRDefault="00A92AB7" w:rsidP="00A92AB7">
      <w:pPr>
        <w:pStyle w:val="berschrift1ohneNummerierung"/>
      </w:pPr>
      <w:bookmarkStart w:id="8" w:name="_Toc43238762"/>
      <w:r w:rsidRPr="0002442B">
        <w:lastRenderedPageBreak/>
        <w:t>Abbildungsverzeichnis</w:t>
      </w:r>
      <w:bookmarkEnd w:id="8"/>
    </w:p>
    <w:p w14:paraId="0DB0F392" w14:textId="77777777" w:rsidR="00432F22" w:rsidRPr="0002442B" w:rsidRDefault="00432F22" w:rsidP="00432F22">
      <w:pPr>
        <w:pStyle w:val="Flietext"/>
      </w:pPr>
      <w:r w:rsidRPr="0002442B">
        <w:t>Nur wenn es sinnvoll erscheint</w:t>
      </w:r>
    </w:p>
    <w:p w14:paraId="2ED1116C" w14:textId="77777777" w:rsidR="00432F22" w:rsidRPr="0002442B" w:rsidRDefault="00432F22" w:rsidP="00432F22">
      <w:pPr>
        <w:pStyle w:val="Flietext"/>
      </w:pPr>
    </w:p>
    <w:p w14:paraId="44A16668" w14:textId="7499E15D" w:rsidR="006D19A7" w:rsidRDefault="008266A6">
      <w:pPr>
        <w:pStyle w:val="Abbildungsverzeichnis"/>
        <w:tabs>
          <w:tab w:val="right" w:leader="dot" w:pos="9060"/>
        </w:tabs>
        <w:rPr>
          <w:rFonts w:asciiTheme="minorHAnsi" w:eastAsiaTheme="minorEastAsia" w:hAnsiTheme="minorHAnsi" w:cstheme="minorBidi"/>
          <w:noProof/>
          <w:sz w:val="24"/>
        </w:rPr>
      </w:pPr>
      <w:r w:rsidRPr="0002442B">
        <w:fldChar w:fldCharType="begin"/>
      </w:r>
      <w:r w:rsidRPr="0002442B">
        <w:instrText xml:space="preserve"> TOC \h \z \c "Abbildung" </w:instrText>
      </w:r>
      <w:r w:rsidRPr="0002442B">
        <w:fldChar w:fldCharType="separate"/>
      </w:r>
      <w:hyperlink w:anchor="_Toc43238778" w:history="1">
        <w:r w:rsidR="006D19A7" w:rsidRPr="00C6162C">
          <w:rPr>
            <w:rStyle w:val="Hyperlink"/>
            <w:noProof/>
          </w:rPr>
          <w:t>Abbildung 2.1 Die Beschriftung mit Verweis: Rechtssklick auf das Bild</w:t>
        </w:r>
        <w:r w:rsidR="006D19A7" w:rsidRPr="00C6162C">
          <w:rPr>
            <w:rStyle w:val="Hyperlink"/>
            <w:noProof/>
          </w:rPr>
          <w:sym w:font="Wingdings" w:char="F0E0"/>
        </w:r>
        <w:r w:rsidR="006D19A7" w:rsidRPr="00C6162C">
          <w:rPr>
            <w:rStyle w:val="Hyperlink"/>
            <w:noProof/>
          </w:rPr>
          <w:t>Beschriftung einfügen</w:t>
        </w:r>
        <w:r w:rsidR="006D19A7">
          <w:rPr>
            <w:noProof/>
            <w:webHidden/>
          </w:rPr>
          <w:tab/>
        </w:r>
        <w:r w:rsidR="006D19A7">
          <w:rPr>
            <w:noProof/>
            <w:webHidden/>
          </w:rPr>
          <w:fldChar w:fldCharType="begin"/>
        </w:r>
        <w:r w:rsidR="006D19A7">
          <w:rPr>
            <w:noProof/>
            <w:webHidden/>
          </w:rPr>
          <w:instrText xml:space="preserve"> PAGEREF _Toc43238778 \h </w:instrText>
        </w:r>
        <w:r w:rsidR="006D19A7">
          <w:rPr>
            <w:noProof/>
            <w:webHidden/>
          </w:rPr>
        </w:r>
        <w:r w:rsidR="006D19A7">
          <w:rPr>
            <w:noProof/>
            <w:webHidden/>
          </w:rPr>
          <w:fldChar w:fldCharType="separate"/>
        </w:r>
        <w:r w:rsidR="006D19A7">
          <w:rPr>
            <w:noProof/>
            <w:webHidden/>
          </w:rPr>
          <w:t>3</w:t>
        </w:r>
        <w:r w:rsidR="006D19A7">
          <w:rPr>
            <w:noProof/>
            <w:webHidden/>
          </w:rPr>
          <w:fldChar w:fldCharType="end"/>
        </w:r>
      </w:hyperlink>
    </w:p>
    <w:p w14:paraId="55E36710" w14:textId="7EE27E97" w:rsidR="00A92AB7" w:rsidRPr="0002442B" w:rsidRDefault="008266A6" w:rsidP="00432F22">
      <w:pPr>
        <w:pStyle w:val="Flietext"/>
      </w:pPr>
      <w:r w:rsidRPr="0002442B">
        <w:rPr>
          <w:rFonts w:asciiTheme="majorHAnsi" w:hAnsiTheme="majorHAnsi"/>
          <w:sz w:val="22"/>
        </w:rPr>
        <w:fldChar w:fldCharType="end"/>
      </w:r>
    </w:p>
    <w:p w14:paraId="0FF5AAF4" w14:textId="0D186CE0" w:rsidR="001A186A" w:rsidRPr="0002442B" w:rsidRDefault="001A186A" w:rsidP="001A186A">
      <w:pPr>
        <w:pStyle w:val="berschrift1ohneNummerierung"/>
      </w:pPr>
      <w:bookmarkStart w:id="9" w:name="_Toc362449988"/>
      <w:bookmarkStart w:id="10" w:name="_Toc43238763"/>
      <w:r w:rsidRPr="0002442B">
        <w:lastRenderedPageBreak/>
        <w:t>Tabellenverzeichnis</w:t>
      </w:r>
      <w:bookmarkEnd w:id="9"/>
      <w:bookmarkEnd w:id="10"/>
    </w:p>
    <w:p w14:paraId="5710CF87" w14:textId="77777777" w:rsidR="00432F22" w:rsidRPr="0002442B" w:rsidRDefault="00432F22" w:rsidP="00432F22">
      <w:pPr>
        <w:pStyle w:val="Flietext"/>
      </w:pPr>
      <w:r w:rsidRPr="0002442B">
        <w:t>Nur wenn es sinnvoll erscheint</w:t>
      </w:r>
    </w:p>
    <w:p w14:paraId="0FD0C48B" w14:textId="77777777" w:rsidR="00432F22" w:rsidRPr="0002442B" w:rsidRDefault="00432F22" w:rsidP="00432F22">
      <w:pPr>
        <w:pStyle w:val="Flietext"/>
      </w:pPr>
    </w:p>
    <w:p w14:paraId="17D11F70" w14:textId="3DE21BF9" w:rsidR="006D19A7" w:rsidRDefault="001A186A">
      <w:pPr>
        <w:pStyle w:val="Abbildungsverzeichnis"/>
        <w:tabs>
          <w:tab w:val="right" w:leader="dot" w:pos="9060"/>
        </w:tabs>
        <w:rPr>
          <w:rFonts w:asciiTheme="minorHAnsi" w:eastAsiaTheme="minorEastAsia" w:hAnsiTheme="minorHAnsi" w:cstheme="minorBidi"/>
          <w:noProof/>
          <w:sz w:val="24"/>
        </w:rPr>
      </w:pPr>
      <w:r w:rsidRPr="0002442B">
        <w:rPr>
          <w:rFonts w:ascii="Adobe Garamond Pro" w:hAnsi="Adobe Garamond Pro"/>
        </w:rPr>
        <w:fldChar w:fldCharType="begin"/>
      </w:r>
      <w:r w:rsidRPr="0002442B">
        <w:instrText xml:space="preserve"> TOC \h \z \c "Tabelle" </w:instrText>
      </w:r>
      <w:r w:rsidRPr="0002442B">
        <w:rPr>
          <w:rFonts w:ascii="Adobe Garamond Pro" w:hAnsi="Adobe Garamond Pro"/>
        </w:rPr>
        <w:fldChar w:fldCharType="separate"/>
      </w:r>
      <w:hyperlink w:anchor="_Toc43238779" w:history="1">
        <w:r w:rsidR="006D19A7" w:rsidRPr="00BE3F01">
          <w:rPr>
            <w:rStyle w:val="Hyperlink"/>
            <w:noProof/>
          </w:rPr>
          <w:t>Tabelle 3.1: Beispieltabelle</w:t>
        </w:r>
        <w:r w:rsidR="006D19A7">
          <w:rPr>
            <w:noProof/>
            <w:webHidden/>
          </w:rPr>
          <w:tab/>
        </w:r>
        <w:r w:rsidR="006D19A7">
          <w:rPr>
            <w:noProof/>
            <w:webHidden/>
          </w:rPr>
          <w:fldChar w:fldCharType="begin"/>
        </w:r>
        <w:r w:rsidR="006D19A7">
          <w:rPr>
            <w:noProof/>
            <w:webHidden/>
          </w:rPr>
          <w:instrText xml:space="preserve"> PAGEREF _Toc43238779 \h </w:instrText>
        </w:r>
        <w:r w:rsidR="006D19A7">
          <w:rPr>
            <w:noProof/>
            <w:webHidden/>
          </w:rPr>
        </w:r>
        <w:r w:rsidR="006D19A7">
          <w:rPr>
            <w:noProof/>
            <w:webHidden/>
          </w:rPr>
          <w:fldChar w:fldCharType="separate"/>
        </w:r>
        <w:r w:rsidR="006D19A7">
          <w:rPr>
            <w:noProof/>
            <w:webHidden/>
          </w:rPr>
          <w:t>5</w:t>
        </w:r>
        <w:r w:rsidR="006D19A7">
          <w:rPr>
            <w:noProof/>
            <w:webHidden/>
          </w:rPr>
          <w:fldChar w:fldCharType="end"/>
        </w:r>
      </w:hyperlink>
    </w:p>
    <w:p w14:paraId="2E0A96A5" w14:textId="4CAFDCC2" w:rsidR="001A186A" w:rsidRPr="0002442B" w:rsidRDefault="001A186A" w:rsidP="001A186A">
      <w:pPr>
        <w:pStyle w:val="Flietext"/>
      </w:pPr>
      <w:r w:rsidRPr="0002442B">
        <w:fldChar w:fldCharType="end"/>
      </w:r>
    </w:p>
    <w:p w14:paraId="6742021E" w14:textId="7F71F67F" w:rsidR="001A186A" w:rsidRPr="0002442B" w:rsidRDefault="001A186A" w:rsidP="001A186A">
      <w:pPr>
        <w:pStyle w:val="berschrift1ohneNummerierung"/>
      </w:pPr>
      <w:bookmarkStart w:id="11" w:name="_Toc362449986"/>
      <w:bookmarkStart w:id="12" w:name="_Toc43238764"/>
      <w:r w:rsidRPr="0002442B">
        <w:lastRenderedPageBreak/>
        <w:t>Abkürzungsverzeichnis</w:t>
      </w:r>
      <w:bookmarkEnd w:id="11"/>
      <w:bookmarkEnd w:id="12"/>
    </w:p>
    <w:p w14:paraId="2B81282B" w14:textId="77777777" w:rsidR="00432F22" w:rsidRPr="0002442B" w:rsidRDefault="00432F22" w:rsidP="00432F22">
      <w:pPr>
        <w:pStyle w:val="Flietext"/>
      </w:pPr>
      <w:r w:rsidRPr="0002442B">
        <w:t>Nur wenn es sinnvoll erscheint</w:t>
      </w:r>
    </w:p>
    <w:p w14:paraId="1C1D4F8A" w14:textId="77777777" w:rsidR="00432F22" w:rsidRPr="0002442B" w:rsidRDefault="00432F22" w:rsidP="00432F22">
      <w:pPr>
        <w:pStyle w:val="Flietext"/>
      </w:pPr>
    </w:p>
    <w:tbl>
      <w:tblPr>
        <w:tblW w:w="0" w:type="auto"/>
        <w:tblLook w:val="04A0" w:firstRow="1" w:lastRow="0" w:firstColumn="1" w:lastColumn="0" w:noHBand="0" w:noVBand="1"/>
      </w:tblPr>
      <w:tblGrid>
        <w:gridCol w:w="1129"/>
        <w:gridCol w:w="7931"/>
      </w:tblGrid>
      <w:tr w:rsidR="00FE40B1" w:rsidRPr="0002442B" w14:paraId="5ED2D6F4" w14:textId="77777777" w:rsidTr="001A186A">
        <w:tc>
          <w:tcPr>
            <w:tcW w:w="1129" w:type="dxa"/>
          </w:tcPr>
          <w:p w14:paraId="4965366A" w14:textId="5D679418" w:rsidR="00FE40B1" w:rsidRPr="0002442B" w:rsidRDefault="00FE40B1" w:rsidP="0002442B">
            <w:pPr>
              <w:pStyle w:val="Flietext"/>
            </w:pPr>
          </w:p>
        </w:tc>
        <w:tc>
          <w:tcPr>
            <w:tcW w:w="7931" w:type="dxa"/>
          </w:tcPr>
          <w:p w14:paraId="4AE56EA7" w14:textId="69A94910" w:rsidR="00FE40B1" w:rsidRPr="0002442B" w:rsidRDefault="00FE40B1" w:rsidP="0002442B">
            <w:pPr>
              <w:pStyle w:val="Flietext"/>
            </w:pPr>
          </w:p>
        </w:tc>
      </w:tr>
      <w:tr w:rsidR="00FE40B1" w:rsidRPr="0002442B" w14:paraId="60D0DD5B" w14:textId="77777777" w:rsidTr="001A186A">
        <w:tc>
          <w:tcPr>
            <w:tcW w:w="1129" w:type="dxa"/>
          </w:tcPr>
          <w:p w14:paraId="598D4A1F" w14:textId="20A4499C" w:rsidR="00FE40B1" w:rsidRPr="0002442B" w:rsidRDefault="00FE40B1" w:rsidP="0002442B">
            <w:pPr>
              <w:pStyle w:val="Flietext"/>
            </w:pPr>
          </w:p>
        </w:tc>
        <w:tc>
          <w:tcPr>
            <w:tcW w:w="7931" w:type="dxa"/>
          </w:tcPr>
          <w:p w14:paraId="1C616E4A" w14:textId="1E64EB51" w:rsidR="00FE40B1" w:rsidRPr="0002442B" w:rsidRDefault="00FE40B1" w:rsidP="0002442B">
            <w:pPr>
              <w:pStyle w:val="Flietext"/>
            </w:pPr>
          </w:p>
        </w:tc>
      </w:tr>
      <w:tr w:rsidR="00FE40B1" w:rsidRPr="0002442B" w14:paraId="06CBF1B0" w14:textId="77777777" w:rsidTr="001A186A">
        <w:tc>
          <w:tcPr>
            <w:tcW w:w="1129" w:type="dxa"/>
          </w:tcPr>
          <w:p w14:paraId="47C8C90B" w14:textId="373E337D" w:rsidR="00FE40B1" w:rsidRPr="0002442B" w:rsidRDefault="00FE40B1" w:rsidP="0002442B">
            <w:pPr>
              <w:pStyle w:val="Flietext"/>
            </w:pPr>
          </w:p>
        </w:tc>
        <w:tc>
          <w:tcPr>
            <w:tcW w:w="7931" w:type="dxa"/>
          </w:tcPr>
          <w:p w14:paraId="28BA1BDF" w14:textId="59A8AE93" w:rsidR="00FE40B1" w:rsidRPr="0002442B" w:rsidRDefault="00FE40B1" w:rsidP="0002442B">
            <w:pPr>
              <w:pStyle w:val="Flietext"/>
            </w:pPr>
          </w:p>
        </w:tc>
      </w:tr>
    </w:tbl>
    <w:p w14:paraId="63D83568" w14:textId="77777777" w:rsidR="001746D9" w:rsidRPr="0002442B" w:rsidRDefault="001746D9" w:rsidP="001746D9">
      <w:pPr>
        <w:pStyle w:val="Flietext"/>
        <w:sectPr w:rsidR="001746D9" w:rsidRPr="0002442B" w:rsidSect="0094712E">
          <w:headerReference w:type="even" r:id="rId19"/>
          <w:headerReference w:type="default" r:id="rId20"/>
          <w:footerReference w:type="default" r:id="rId21"/>
          <w:pgSz w:w="11906" w:h="16838" w:code="9"/>
          <w:pgMar w:top="1418" w:right="1418" w:bottom="1134" w:left="1418" w:header="709" w:footer="709" w:gutter="0"/>
          <w:pgNumType w:fmt="lowerRoman"/>
          <w:cols w:space="708"/>
          <w:titlePg/>
          <w:docGrid w:linePitch="360"/>
        </w:sectPr>
      </w:pPr>
    </w:p>
    <w:p w14:paraId="7885C107" w14:textId="3F0EE3EF" w:rsidR="00A92AB7" w:rsidRPr="0002442B" w:rsidRDefault="00A92AB7" w:rsidP="007011F0">
      <w:pPr>
        <w:pStyle w:val="berschrift1"/>
      </w:pPr>
      <w:bookmarkStart w:id="13" w:name="_Toc43238765"/>
      <w:r w:rsidRPr="0002442B">
        <w:lastRenderedPageBreak/>
        <w:t>Einleitung</w:t>
      </w:r>
      <w:bookmarkEnd w:id="13"/>
    </w:p>
    <w:p w14:paraId="2DD83F35" w14:textId="78F93B97" w:rsidR="007011F0" w:rsidRPr="00650F6F" w:rsidRDefault="007011F0" w:rsidP="00650F6F">
      <w:pPr>
        <w:pStyle w:val="Flietext"/>
      </w:pPr>
      <w:r w:rsidRPr="00650F6F">
        <w:t>Um Überschriften einzufügen, verwende die Formatvorlagen.</w:t>
      </w:r>
    </w:p>
    <w:p w14:paraId="394B1261" w14:textId="6EE7DFD2" w:rsidR="007011F0" w:rsidRPr="00650F6F" w:rsidRDefault="007011F0" w:rsidP="00650F6F">
      <w:pPr>
        <w:pStyle w:val="Flietext"/>
      </w:pPr>
      <w:r w:rsidRPr="00650F6F">
        <w:t>(Start</w:t>
      </w:r>
      <w:r w:rsidRPr="00650F6F">
        <w:sym w:font="Wingdings" w:char="F0E0"/>
      </w:r>
      <w:r w:rsidRPr="00650F6F">
        <w:t>Bereich Formatvorlagen)</w:t>
      </w:r>
    </w:p>
    <w:p w14:paraId="68098DF7" w14:textId="144A2FF0" w:rsidR="005E29C8" w:rsidRPr="00650F6F" w:rsidRDefault="005E29C8" w:rsidP="00650F6F">
      <w:pPr>
        <w:pStyle w:val="Flietext"/>
      </w:pPr>
      <w:r w:rsidRPr="00650F6F">
        <w:t xml:space="preserve">Wenn ein Zeilenumbruch an einer bestimmten Position unerwünscht ist (z.B. </w:t>
      </w:r>
      <w:r w:rsidR="00650F6F" w:rsidRPr="00650F6F">
        <w:t>hier</w:t>
      </w:r>
      <w:r w:rsidR="00650F6F">
        <w:t xml:space="preserve">  </w:t>
      </w:r>
      <w:r w:rsidRPr="00650F6F">
        <w:t>12 mm)</w:t>
      </w:r>
      <w:r w:rsidR="003C129C">
        <w:t>,</w:t>
      </w:r>
      <w:r w:rsidRPr="00650F6F">
        <w:t xml:space="preserve"> dann verwende ein „geschütztes“ Leerzeichen mit [Strg] + [Shift] + [Leertaste]</w:t>
      </w:r>
      <w:r w:rsidR="003C129C">
        <w:t>.</w:t>
      </w:r>
    </w:p>
    <w:p w14:paraId="50826FCD" w14:textId="3FFE6207" w:rsidR="005E29C8" w:rsidRPr="00650F6F" w:rsidRDefault="00650F6F" w:rsidP="00650F6F">
      <w:pPr>
        <w:pStyle w:val="Flietext"/>
      </w:pPr>
      <w:r w:rsidRPr="00650F6F">
        <w:sym w:font="Wingdings" w:char="F0E0"/>
      </w:r>
      <w:r w:rsidR="003C129C">
        <w:t xml:space="preserve"> </w:t>
      </w:r>
      <w:r w:rsidRPr="00650F6F">
        <w:t>12 mm</w:t>
      </w:r>
    </w:p>
    <w:p w14:paraId="535AA360" w14:textId="02BED3B4" w:rsidR="004056F3" w:rsidRPr="0002442B" w:rsidRDefault="004056F3" w:rsidP="004056F3">
      <w:pPr>
        <w:pStyle w:val="berschrift2"/>
      </w:pPr>
      <w:bookmarkStart w:id="14" w:name="_Toc43113426"/>
      <w:bookmarkStart w:id="15" w:name="_Toc43113654"/>
      <w:bookmarkStart w:id="16" w:name="_Toc43238766"/>
      <w:r w:rsidRPr="0002442B">
        <w:t>Motivation und Zielsetzung</w:t>
      </w:r>
      <w:bookmarkEnd w:id="14"/>
      <w:bookmarkEnd w:id="15"/>
      <w:bookmarkEnd w:id="16"/>
    </w:p>
    <w:p w14:paraId="573A8060" w14:textId="77777777" w:rsidR="004056F3" w:rsidRPr="0002442B" w:rsidRDefault="004056F3" w:rsidP="004056F3">
      <w:pPr>
        <w:pStyle w:val="Flietext"/>
      </w:pPr>
      <w:r w:rsidRPr="0002442B">
        <w:t>Warum ist das Thema interessant und was ist die Zielsetzung der Arbeit?</w:t>
      </w:r>
    </w:p>
    <w:p w14:paraId="7A5BCF4B" w14:textId="42FF4088" w:rsidR="004056F3" w:rsidRPr="0002442B" w:rsidRDefault="004056F3" w:rsidP="004056F3">
      <w:pPr>
        <w:pStyle w:val="berschrift2"/>
      </w:pPr>
      <w:bookmarkStart w:id="17" w:name="_Toc362449978"/>
      <w:bookmarkStart w:id="18" w:name="_Toc396997109"/>
      <w:bookmarkStart w:id="19" w:name="_Toc43113427"/>
      <w:bookmarkStart w:id="20" w:name="_Toc43113655"/>
      <w:bookmarkStart w:id="21" w:name="_Toc43238767"/>
      <w:r w:rsidRPr="0002442B">
        <w:t>Struktur der Arbeit</w:t>
      </w:r>
      <w:bookmarkEnd w:id="17"/>
      <w:bookmarkEnd w:id="18"/>
      <w:bookmarkEnd w:id="19"/>
      <w:bookmarkEnd w:id="20"/>
      <w:bookmarkEnd w:id="21"/>
    </w:p>
    <w:p w14:paraId="2F2C6A15" w14:textId="77777777" w:rsidR="004056F3" w:rsidRPr="0002442B" w:rsidRDefault="004056F3" w:rsidP="004056F3">
      <w:pPr>
        <w:pStyle w:val="Flietext"/>
      </w:pPr>
      <w:r w:rsidRPr="0002442B">
        <w:t>Hier soll erklärt werden, wo was steht.</w:t>
      </w:r>
    </w:p>
    <w:p w14:paraId="55EE6897" w14:textId="77777777" w:rsidR="004056F3" w:rsidRPr="0002442B" w:rsidRDefault="004056F3" w:rsidP="004056F3">
      <w:pPr>
        <w:pStyle w:val="Flietext"/>
      </w:pPr>
      <w:r w:rsidRPr="0002442B">
        <w:t>Eine Aufzählung sieht folgendermaßen aus:</w:t>
      </w:r>
    </w:p>
    <w:p w14:paraId="362F5534" w14:textId="77777777" w:rsidR="004056F3" w:rsidRPr="0002442B" w:rsidRDefault="004056F3" w:rsidP="004056F3">
      <w:pPr>
        <w:pStyle w:val="Aufzhlung"/>
      </w:pPr>
      <w:r w:rsidRPr="0002442B">
        <w:t>Erster Punkt</w:t>
      </w:r>
    </w:p>
    <w:p w14:paraId="50E47864" w14:textId="77777777" w:rsidR="004056F3" w:rsidRPr="0002442B" w:rsidRDefault="004056F3" w:rsidP="004056F3">
      <w:pPr>
        <w:pStyle w:val="Aufzhlung"/>
      </w:pPr>
      <w:r w:rsidRPr="0002442B">
        <w:t>Zweiter Punkt</w:t>
      </w:r>
    </w:p>
    <w:p w14:paraId="67EB7FA0" w14:textId="77777777" w:rsidR="004056F3" w:rsidRPr="0002442B" w:rsidRDefault="004056F3" w:rsidP="004056F3">
      <w:pPr>
        <w:pStyle w:val="Aufzhlung"/>
      </w:pPr>
    </w:p>
    <w:p w14:paraId="508BFB29" w14:textId="00757947" w:rsidR="004056F3" w:rsidRPr="0002442B" w:rsidRDefault="004056F3" w:rsidP="004056F3">
      <w:pPr>
        <w:pStyle w:val="berschrift1"/>
      </w:pPr>
      <w:bookmarkStart w:id="22" w:name="_Toc43113428"/>
      <w:bookmarkStart w:id="23" w:name="_Toc43113656"/>
      <w:bookmarkStart w:id="24" w:name="_Toc43238768"/>
      <w:r w:rsidRPr="0002442B">
        <w:lastRenderedPageBreak/>
        <w:t>Grundlagen</w:t>
      </w:r>
      <w:bookmarkEnd w:id="22"/>
      <w:bookmarkEnd w:id="23"/>
      <w:bookmarkEnd w:id="24"/>
    </w:p>
    <w:p w14:paraId="252F2C29" w14:textId="5B366AB4" w:rsidR="004056F3" w:rsidRPr="0002442B" w:rsidRDefault="004056F3" w:rsidP="004056F3">
      <w:pPr>
        <w:pStyle w:val="berschrift2"/>
      </w:pPr>
      <w:bookmarkStart w:id="25" w:name="_Toc362449980"/>
      <w:bookmarkStart w:id="26" w:name="_Toc396997111"/>
      <w:bookmarkStart w:id="27" w:name="_Toc43113429"/>
      <w:bookmarkStart w:id="28" w:name="_Toc43113657"/>
      <w:bookmarkStart w:id="29" w:name="_Toc43238769"/>
      <w:r w:rsidRPr="0002442B">
        <w:t>Abschnitt</w:t>
      </w:r>
      <w:bookmarkEnd w:id="25"/>
      <w:bookmarkEnd w:id="26"/>
      <w:bookmarkEnd w:id="27"/>
      <w:bookmarkEnd w:id="28"/>
      <w:bookmarkEnd w:id="29"/>
    </w:p>
    <w:p w14:paraId="1DBDF9B0" w14:textId="77777777" w:rsidR="004056F3" w:rsidRPr="0002442B" w:rsidRDefault="004056F3" w:rsidP="004056F3">
      <w:pPr>
        <w:pStyle w:val="Flietext"/>
      </w:pPr>
      <w:r w:rsidRPr="0002442B">
        <w:t xml:space="preserve">Zwei Abschnittsüberschriften stehen nie direkt hintereinander. Es muss immer eine Hinführung geben. In den Grundlagen stehen die Erkenntnisse </w:t>
      </w:r>
      <w:r w:rsidRPr="0002442B">
        <w:rPr>
          <w:rStyle w:val="HervorhebenFettZchn"/>
          <w:rFonts w:eastAsiaTheme="majorEastAsia"/>
        </w:rPr>
        <w:t>Anderer</w:t>
      </w:r>
      <w:r w:rsidRPr="0002442B">
        <w:t xml:space="preserve">. Im Hauptteil stehen die </w:t>
      </w:r>
      <w:r w:rsidRPr="0002442B">
        <w:rPr>
          <w:rStyle w:val="HervorhebenFettZchn"/>
          <w:rFonts w:eastAsiaTheme="majorEastAsia"/>
        </w:rPr>
        <w:t>eigenen</w:t>
      </w:r>
      <w:r w:rsidRPr="0002442B">
        <w:t xml:space="preserve"> Erkenntnisse.</w:t>
      </w:r>
    </w:p>
    <w:p w14:paraId="1C2091C8" w14:textId="1CA1867D" w:rsidR="004056F3" w:rsidRPr="0002442B" w:rsidRDefault="004056F3" w:rsidP="004056F3">
      <w:pPr>
        <w:pStyle w:val="berschrift3"/>
      </w:pPr>
      <w:bookmarkStart w:id="30" w:name="_Toc362449981"/>
      <w:bookmarkStart w:id="31" w:name="_Toc396997112"/>
      <w:bookmarkStart w:id="32" w:name="_Toc43113430"/>
      <w:bookmarkStart w:id="33" w:name="_Toc43113658"/>
      <w:bookmarkStart w:id="34" w:name="_Toc43238770"/>
      <w:r w:rsidRPr="0002442B">
        <w:t>Erster Untergliederungspunkt</w:t>
      </w:r>
      <w:bookmarkEnd w:id="30"/>
      <w:bookmarkEnd w:id="31"/>
      <w:bookmarkEnd w:id="32"/>
      <w:bookmarkEnd w:id="33"/>
      <w:bookmarkEnd w:id="34"/>
    </w:p>
    <w:p w14:paraId="28856C04" w14:textId="77777777" w:rsidR="004056F3" w:rsidRPr="009A1DB6" w:rsidRDefault="004056F3" w:rsidP="004056F3">
      <w:pPr>
        <w:pStyle w:val="Flietext"/>
        <w:rPr>
          <w:lang w:val="en-US"/>
        </w:rPr>
      </w:pPr>
      <w:r w:rsidRPr="009A1DB6">
        <w:rPr>
          <w:lang w:val="en-US"/>
        </w:rPr>
        <w:t>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w:t>
      </w:r>
    </w:p>
    <w:p w14:paraId="218D9E6F" w14:textId="77777777" w:rsidR="004056F3" w:rsidRPr="009A1DB6" w:rsidRDefault="004056F3" w:rsidP="004056F3">
      <w:pPr>
        <w:pStyle w:val="Flietext"/>
        <w:rPr>
          <w:lang w:val="en-US"/>
        </w:rPr>
      </w:pPr>
      <w:r w:rsidRPr="009A1DB6">
        <w:rPr>
          <w:lang w:val="en-US"/>
        </w:rPr>
        <w:t xml:space="preserve">In enim justo, rhoncus ut, imperdiet a, venenatis vitae, justo. </w:t>
      </w:r>
      <w:r w:rsidRPr="0002442B">
        <w:t xml:space="preserve">Nullam dictum felis eu pede mollis pretium. </w:t>
      </w:r>
      <w:r w:rsidRPr="009A1DB6">
        <w:rPr>
          <w:lang w:val="en-US"/>
        </w:rPr>
        <w:t>Integer tincidunt. Cras dapibus. Vivamus elementum semper nisi. Aenean vulputate eleifend tellus. Aenean leo ligula, porttitor eu, consequat vitae, eleifend ac, enim. Aliquam lorem ante, dapibus in, viverra quis, feugiat a, tellus.</w:t>
      </w:r>
    </w:p>
    <w:p w14:paraId="5103DF04" w14:textId="77777777" w:rsidR="004056F3" w:rsidRPr="009A1DB6" w:rsidRDefault="004056F3" w:rsidP="004056F3">
      <w:pPr>
        <w:pStyle w:val="Flietext"/>
        <w:rPr>
          <w:lang w:val="en-US"/>
        </w:rPr>
      </w:pPr>
      <w:r w:rsidRPr="009A1DB6">
        <w:rPr>
          <w:lang w:val="en-US"/>
        </w:rPr>
        <w:t xml:space="preserve">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 Donec sodales sagittis magna. Sed consequat, leo eget bibendum sodales, augue velit cursus nunc, </w:t>
      </w:r>
    </w:p>
    <w:p w14:paraId="1C8F7C5D" w14:textId="7C0AFB4C" w:rsidR="004056F3" w:rsidRPr="0002442B" w:rsidRDefault="004056F3" w:rsidP="004056F3">
      <w:pPr>
        <w:pStyle w:val="berschrift3"/>
      </w:pPr>
      <w:bookmarkStart w:id="35" w:name="_Toc362449982"/>
      <w:bookmarkStart w:id="36" w:name="_Toc396997113"/>
      <w:bookmarkStart w:id="37" w:name="_Toc43113431"/>
      <w:bookmarkStart w:id="38" w:name="_Toc43113659"/>
      <w:bookmarkStart w:id="39" w:name="_Toc43238771"/>
      <w:r w:rsidRPr="0002442B">
        <w:t>Zweiter Untergliederungspunkt</w:t>
      </w:r>
      <w:bookmarkEnd w:id="35"/>
      <w:bookmarkEnd w:id="36"/>
      <w:bookmarkEnd w:id="37"/>
      <w:bookmarkEnd w:id="38"/>
      <w:bookmarkEnd w:id="39"/>
    </w:p>
    <w:p w14:paraId="47A2C271" w14:textId="77777777" w:rsidR="004056F3" w:rsidRPr="0002442B" w:rsidRDefault="004056F3" w:rsidP="004056F3">
      <w:pPr>
        <w:pStyle w:val="Flietext"/>
      </w:pPr>
      <w:r w:rsidRPr="0002442B">
        <w:t>Es gibt auch nie nur einen Untergliederungspunkt.</w:t>
      </w:r>
    </w:p>
    <w:p w14:paraId="4A0A4DE7" w14:textId="77777777" w:rsidR="004056F3" w:rsidRPr="009A1DB6" w:rsidRDefault="004056F3" w:rsidP="004056F3">
      <w:pPr>
        <w:pStyle w:val="Flietext"/>
        <w:rPr>
          <w:lang w:val="en-US"/>
        </w:rPr>
      </w:pPr>
      <w:r w:rsidRPr="009A1DB6">
        <w:rPr>
          <w:lang w:val="en-US"/>
        </w:rPr>
        <w:t xml:space="preserve">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 Donec sodales sagittis magna. Sed consequat, leo eget bibendum sodales, augue velit cursus nunc, </w:t>
      </w:r>
    </w:p>
    <w:p w14:paraId="085B837E" w14:textId="77777777" w:rsidR="004056F3" w:rsidRPr="0002442B" w:rsidRDefault="004056F3" w:rsidP="004056F3">
      <w:pPr>
        <w:pStyle w:val="Flietext"/>
        <w:keepNext/>
        <w:jc w:val="center"/>
      </w:pPr>
      <w:r w:rsidRPr="0002442B">
        <w:rPr>
          <w:noProof/>
        </w:rPr>
        <w:lastRenderedPageBreak/>
        <w:drawing>
          <wp:inline distT="0" distB="0" distL="0" distR="0" wp14:anchorId="0EF10123" wp14:editId="4EC55D5A">
            <wp:extent cx="5038725" cy="3258820"/>
            <wp:effectExtent l="0" t="0" r="9525" b="0"/>
            <wp:docPr id="11" name="Grafik 11" descr="Sna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ap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38725" cy="3258820"/>
                    </a:xfrm>
                    <a:prstGeom prst="rect">
                      <a:avLst/>
                    </a:prstGeom>
                    <a:noFill/>
                    <a:ln>
                      <a:noFill/>
                    </a:ln>
                  </pic:spPr>
                </pic:pic>
              </a:graphicData>
            </a:graphic>
          </wp:inline>
        </w:drawing>
      </w:r>
    </w:p>
    <w:p w14:paraId="39D033D1" w14:textId="1F46A94E" w:rsidR="004056F3" w:rsidRPr="0002442B" w:rsidRDefault="004056F3" w:rsidP="004056F3">
      <w:pPr>
        <w:pStyle w:val="Beschriftung"/>
      </w:pPr>
      <w:bookmarkStart w:id="40" w:name="_Ref43111054"/>
      <w:bookmarkStart w:id="41" w:name="_Toc43113279"/>
      <w:bookmarkStart w:id="42" w:name="_Toc43238778"/>
      <w:r w:rsidRPr="0002442B">
        <w:t xml:space="preserve">Abbildung </w:t>
      </w:r>
      <w:fldSimple w:instr=" STYLEREF 1 \s ">
        <w:r w:rsidR="006D19A7">
          <w:rPr>
            <w:noProof/>
          </w:rPr>
          <w:t>2</w:t>
        </w:r>
      </w:fldSimple>
      <w:r w:rsidRPr="0002442B">
        <w:t>.</w:t>
      </w:r>
      <w:fldSimple w:instr=" SEQ Abbildung \* ARABIC \s 1 ">
        <w:r w:rsidR="006D19A7">
          <w:rPr>
            <w:noProof/>
          </w:rPr>
          <w:t>1</w:t>
        </w:r>
      </w:fldSimple>
      <w:bookmarkEnd w:id="40"/>
      <w:r w:rsidRPr="0002442B">
        <w:t xml:space="preserve"> Die Beschriftung mit Verweis</w:t>
      </w:r>
      <w:r w:rsidR="0002442B" w:rsidRPr="0002442B">
        <w:t>:</w:t>
      </w:r>
      <w:r w:rsidRPr="0002442B">
        <w:t xml:space="preserve"> </w:t>
      </w:r>
      <w:r w:rsidR="006D19A7">
        <w:t>Rechts</w:t>
      </w:r>
      <w:r w:rsidR="0002442B" w:rsidRPr="0002442B">
        <w:t xml:space="preserve">sklick auf </w:t>
      </w:r>
      <w:r w:rsidR="009A1DB6">
        <w:t xml:space="preserve">das </w:t>
      </w:r>
      <w:r w:rsidR="0002442B" w:rsidRPr="0002442B">
        <w:t>Bild</w:t>
      </w:r>
      <w:r w:rsidRPr="0002442B">
        <w:sym w:font="Wingdings" w:char="F0E0"/>
      </w:r>
      <w:r w:rsidRPr="0002442B">
        <w:t>Beschriftung einfügen</w:t>
      </w:r>
      <w:bookmarkEnd w:id="41"/>
      <w:bookmarkEnd w:id="42"/>
    </w:p>
    <w:p w14:paraId="330BE3F9" w14:textId="3DAD62BE" w:rsidR="007011F0" w:rsidRPr="0002442B" w:rsidRDefault="004056F3" w:rsidP="004056F3">
      <w:pPr>
        <w:pStyle w:val="Flietext"/>
      </w:pPr>
      <w:r w:rsidRPr="0002442B">
        <w:t xml:space="preserve">Den Verweis auf die </w:t>
      </w:r>
      <w:r w:rsidRPr="0002442B">
        <w:fldChar w:fldCharType="begin"/>
      </w:r>
      <w:r w:rsidRPr="0002442B">
        <w:instrText xml:space="preserve"> REF _Ref43111054 \h </w:instrText>
      </w:r>
      <w:r w:rsidRPr="0002442B">
        <w:fldChar w:fldCharType="separate"/>
      </w:r>
      <w:r w:rsidR="006D19A7" w:rsidRPr="0002442B">
        <w:t xml:space="preserve">Abbildung </w:t>
      </w:r>
      <w:r w:rsidR="006D19A7">
        <w:rPr>
          <w:noProof/>
        </w:rPr>
        <w:t>2</w:t>
      </w:r>
      <w:r w:rsidR="006D19A7" w:rsidRPr="0002442B">
        <w:t>.</w:t>
      </w:r>
      <w:r w:rsidR="006D19A7">
        <w:rPr>
          <w:noProof/>
        </w:rPr>
        <w:t>1</w:t>
      </w:r>
      <w:r w:rsidRPr="0002442B">
        <w:fldChar w:fldCharType="end"/>
      </w:r>
      <w:r w:rsidRPr="0002442B">
        <w:t xml:space="preserve"> kann man mit Verweise </w:t>
      </w:r>
      <w:r w:rsidR="007011F0" w:rsidRPr="0002442B">
        <w:t>einfügen.</w:t>
      </w:r>
    </w:p>
    <w:p w14:paraId="307A5215" w14:textId="167D01C3" w:rsidR="004056F3" w:rsidRPr="0002442B" w:rsidRDefault="007011F0" w:rsidP="004056F3">
      <w:pPr>
        <w:pStyle w:val="Flietext"/>
      </w:pPr>
      <w:r w:rsidRPr="0002442B">
        <w:t>(</w:t>
      </w:r>
      <w:r w:rsidR="004056F3" w:rsidRPr="0002442B">
        <w:t>Referenzen</w:t>
      </w:r>
      <w:r w:rsidR="004056F3" w:rsidRPr="0002442B">
        <w:sym w:font="Wingdings" w:char="F0E0"/>
      </w:r>
      <w:r w:rsidRPr="0002442B">
        <w:t xml:space="preserve"> </w:t>
      </w:r>
      <w:r w:rsidR="004056F3" w:rsidRPr="0002442B">
        <w:t>Beschriftung</w:t>
      </w:r>
      <w:r w:rsidR="004056F3" w:rsidRPr="0002442B">
        <w:sym w:font="Wingdings" w:char="F0E0"/>
      </w:r>
      <w:r w:rsidR="004056F3" w:rsidRPr="0002442B">
        <w:t xml:space="preserve"> Querverweis</w:t>
      </w:r>
      <w:r w:rsidR="0002442B" w:rsidRPr="0002442B">
        <w:t>: Verweistyp „Abbildung“, Verweisen auf „Nur Bezeichnung und Nummer“</w:t>
      </w:r>
      <w:r w:rsidRPr="0002442B">
        <w:t>)</w:t>
      </w:r>
    </w:p>
    <w:p w14:paraId="28A37DDD" w14:textId="77777777" w:rsidR="006D19A7" w:rsidRDefault="006D19A7" w:rsidP="004056F3">
      <w:pPr>
        <w:pStyle w:val="Flietext"/>
      </w:pPr>
      <w:r>
        <w:t>Verweise und Verzeichnisse aktualisieren:</w:t>
      </w:r>
    </w:p>
    <w:p w14:paraId="589ACB75" w14:textId="5BB8B466" w:rsidR="0002442B" w:rsidRDefault="006D19A7" w:rsidP="006D19A7">
      <w:pPr>
        <w:pStyle w:val="Aufzhlung"/>
      </w:pPr>
      <w:r>
        <w:t>m</w:t>
      </w:r>
      <w:r w:rsidRPr="006D19A7">
        <w:t>it Strg + A kann man</w:t>
      </w:r>
      <w:r>
        <w:t xml:space="preserve"> den gesamten Text auswählen</w:t>
      </w:r>
    </w:p>
    <w:p w14:paraId="57ED9BF3" w14:textId="39414AAD" w:rsidR="006D19A7" w:rsidRPr="006D19A7" w:rsidRDefault="006D19A7" w:rsidP="006D19A7">
      <w:pPr>
        <w:pStyle w:val="Aufzhlung"/>
      </w:pPr>
      <w:r>
        <w:t>Rechtsklick auf den Text</w:t>
      </w:r>
      <w:r>
        <w:sym w:font="Wingdings" w:char="F0E0"/>
      </w:r>
      <w:r>
        <w:t xml:space="preserve"> Felder aktualisieren</w:t>
      </w:r>
      <w:r>
        <w:sym w:font="Wingdings" w:char="F0E0"/>
      </w:r>
      <w:r>
        <w:t xml:space="preserve"> ganzes Verzeichnis aktualisieren</w:t>
      </w:r>
    </w:p>
    <w:p w14:paraId="38FE3FD9" w14:textId="77777777" w:rsidR="004056F3" w:rsidRPr="009A1DB6" w:rsidRDefault="004056F3" w:rsidP="004056F3">
      <w:pPr>
        <w:pStyle w:val="Flietext"/>
        <w:rPr>
          <w:lang w:val="en-US"/>
        </w:rPr>
      </w:pPr>
      <w:r w:rsidRPr="009A1DB6">
        <w:rPr>
          <w:lang w:val="en-US"/>
        </w:rPr>
        <w:t xml:space="preserve">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w:t>
      </w:r>
      <w:r w:rsidRPr="0002442B">
        <w:t xml:space="preserve">Nullam dictum felis eu pede mollis pretium. Integer tincidunt. Cras dapibus. </w:t>
      </w:r>
      <w:r w:rsidRPr="009A1DB6">
        <w:rPr>
          <w:lang w:val="en-US"/>
        </w:rPr>
        <w:t>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 Donec sodales sagittis magna. Sed consequat, leo eget bibendum sodales, augue velit cursus nunc,</w:t>
      </w:r>
    </w:p>
    <w:p w14:paraId="2B09BC63" w14:textId="77777777" w:rsidR="004056F3" w:rsidRPr="009A1DB6" w:rsidRDefault="004056F3" w:rsidP="004056F3">
      <w:pPr>
        <w:pStyle w:val="Flietext"/>
        <w:rPr>
          <w:lang w:val="en-US"/>
        </w:rPr>
      </w:pPr>
    </w:p>
    <w:p w14:paraId="2E06BD4E" w14:textId="3CD3F924" w:rsidR="004056F3" w:rsidRPr="009A1DB6" w:rsidRDefault="004056F3" w:rsidP="004056F3">
      <w:pPr>
        <w:pStyle w:val="Flietext"/>
        <w:rPr>
          <w:lang w:val="en-US"/>
        </w:rPr>
        <w:sectPr w:rsidR="004056F3" w:rsidRPr="009A1DB6" w:rsidSect="008B7180">
          <w:headerReference w:type="default" r:id="rId23"/>
          <w:pgSz w:w="11906" w:h="16838" w:code="9"/>
          <w:pgMar w:top="1418" w:right="1418" w:bottom="1134" w:left="1418" w:header="709" w:footer="709" w:gutter="0"/>
          <w:pgNumType w:start="1"/>
          <w:cols w:space="708"/>
          <w:docGrid w:linePitch="360"/>
        </w:sectPr>
      </w:pPr>
    </w:p>
    <w:p w14:paraId="1C8136AF" w14:textId="58F7E88B" w:rsidR="004056F3" w:rsidRPr="0002442B" w:rsidRDefault="005E29C8" w:rsidP="00C75FFC">
      <w:pPr>
        <w:pStyle w:val="Flietext"/>
      </w:pPr>
      <w:r>
        <w:lastRenderedPageBreak/>
        <w:t>U</w:t>
      </w:r>
      <w:r w:rsidRPr="0002442B">
        <w:t>m große Grafiken einzubinden</w:t>
      </w:r>
      <w:r>
        <w:t>, kann die</w:t>
      </w:r>
      <w:r w:rsidRPr="0002442B">
        <w:t xml:space="preserve"> </w:t>
      </w:r>
      <w:r w:rsidR="004056F3" w:rsidRPr="0002442B">
        <w:t xml:space="preserve">Ausrichtung der Seite </w:t>
      </w:r>
      <w:r>
        <w:t>ge</w:t>
      </w:r>
      <w:r w:rsidR="004056F3" w:rsidRPr="0002442B">
        <w:t>änder</w:t>
      </w:r>
      <w:r>
        <w:t>t werden</w:t>
      </w:r>
      <w:r w:rsidR="004056F3" w:rsidRPr="0002442B">
        <w:t>:</w:t>
      </w:r>
    </w:p>
    <w:p w14:paraId="221513AD" w14:textId="77389C06" w:rsidR="004056F3" w:rsidRPr="0002442B" w:rsidRDefault="004056F3" w:rsidP="005E29C8">
      <w:pPr>
        <w:pStyle w:val="Aufzhlung"/>
      </w:pPr>
      <w:r w:rsidRPr="0002442B">
        <w:t>Abschnittsumbruch davor und danach einfügen: Layout</w:t>
      </w:r>
      <w:r w:rsidRPr="0002442B">
        <w:sym w:font="Wingdings" w:char="F0E0"/>
      </w:r>
      <w:r w:rsidRPr="0002442B">
        <w:t xml:space="preserve"> Umbrüche</w:t>
      </w:r>
      <w:r w:rsidRPr="0002442B">
        <w:sym w:font="Wingdings" w:char="F0E0"/>
      </w:r>
      <w:r w:rsidRPr="0002442B">
        <w:t xml:space="preserve"> Abschnittsumbrüche</w:t>
      </w:r>
      <w:r w:rsidRPr="0002442B">
        <w:sym w:font="Wingdings" w:char="F0E0"/>
      </w:r>
      <w:r w:rsidRPr="0002442B">
        <w:t xml:space="preserve"> Nächste Seite</w:t>
      </w:r>
    </w:p>
    <w:p w14:paraId="25089268" w14:textId="5178F23A" w:rsidR="004056F3" w:rsidRPr="0002442B" w:rsidRDefault="004056F3" w:rsidP="005E29C8">
      <w:pPr>
        <w:pStyle w:val="Aufzhlung"/>
      </w:pPr>
      <w:r w:rsidRPr="0002442B">
        <w:t>Danach Layout</w:t>
      </w:r>
      <w:r w:rsidRPr="0002442B">
        <w:sym w:font="Wingdings" w:char="F0E0"/>
      </w:r>
      <w:r w:rsidRPr="0002442B">
        <w:t xml:space="preserve"> Ausrichtung</w:t>
      </w:r>
      <w:r w:rsidRPr="0002442B">
        <w:sym w:font="Wingdings" w:char="F0E0"/>
      </w:r>
      <w:r w:rsidRPr="0002442B">
        <w:t xml:space="preserve"> Querformat</w:t>
      </w:r>
    </w:p>
    <w:p w14:paraId="483A4940" w14:textId="77777777" w:rsidR="004056F3" w:rsidRPr="0002442B" w:rsidRDefault="004056F3" w:rsidP="004056F3">
      <w:pPr>
        <w:pStyle w:val="Flietext"/>
      </w:pPr>
    </w:p>
    <w:p w14:paraId="1CBA7EAB" w14:textId="5C65CB6F" w:rsidR="004056F3" w:rsidRPr="0002442B" w:rsidRDefault="004056F3" w:rsidP="004056F3">
      <w:pPr>
        <w:pStyle w:val="Flietext"/>
        <w:sectPr w:rsidR="004056F3" w:rsidRPr="0002442B" w:rsidSect="004056F3">
          <w:pgSz w:w="16838" w:h="11906" w:orient="landscape" w:code="9"/>
          <w:pgMar w:top="1418" w:right="1134" w:bottom="1418" w:left="1418" w:header="709" w:footer="709" w:gutter="0"/>
          <w:cols w:space="708"/>
          <w:docGrid w:linePitch="360"/>
        </w:sectPr>
      </w:pPr>
    </w:p>
    <w:p w14:paraId="5A8B2737" w14:textId="23197347" w:rsidR="004056F3" w:rsidRPr="0002442B" w:rsidRDefault="004056F3" w:rsidP="004056F3">
      <w:pPr>
        <w:pStyle w:val="berschrift1"/>
      </w:pPr>
      <w:bookmarkStart w:id="43" w:name="_Toc43113432"/>
      <w:bookmarkStart w:id="44" w:name="_Toc43113660"/>
      <w:bookmarkStart w:id="45" w:name="_Toc43238772"/>
      <w:r w:rsidRPr="0002442B">
        <w:lastRenderedPageBreak/>
        <w:t>Hauptteil</w:t>
      </w:r>
      <w:bookmarkEnd w:id="43"/>
      <w:bookmarkEnd w:id="44"/>
      <w:bookmarkEnd w:id="45"/>
    </w:p>
    <w:p w14:paraId="276C51CF" w14:textId="77777777" w:rsidR="004056F3" w:rsidRPr="009A1DB6" w:rsidRDefault="004056F3" w:rsidP="004056F3">
      <w:pPr>
        <w:pStyle w:val="Flietext"/>
        <w:rPr>
          <w:lang w:val="en-US"/>
        </w:rPr>
      </w:pPr>
      <w:r w:rsidRPr="009A1DB6">
        <w:rPr>
          <w:lang w:val="en-US"/>
        </w:rPr>
        <w:t>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w:t>
      </w:r>
    </w:p>
    <w:p w14:paraId="018B2A1A" w14:textId="7B77A415" w:rsidR="004056F3" w:rsidRPr="0002442B" w:rsidRDefault="004056F3" w:rsidP="004056F3">
      <w:pPr>
        <w:pStyle w:val="Beschriftung"/>
        <w:keepNext/>
      </w:pPr>
      <w:bookmarkStart w:id="46" w:name="_Toc43113280"/>
      <w:bookmarkStart w:id="47" w:name="_Toc43238779"/>
      <w:r w:rsidRPr="0002442B">
        <w:t xml:space="preserve">Tabelle </w:t>
      </w:r>
      <w:fldSimple w:instr=" STYLEREF 1 \s ">
        <w:r w:rsidR="006D19A7">
          <w:rPr>
            <w:noProof/>
          </w:rPr>
          <w:t>3</w:t>
        </w:r>
      </w:fldSimple>
      <w:r w:rsidRPr="0002442B">
        <w:t>.</w:t>
      </w:r>
      <w:fldSimple w:instr=" SEQ Tabelle \* ARABIC \s 1 ">
        <w:r w:rsidR="006D19A7">
          <w:rPr>
            <w:noProof/>
          </w:rPr>
          <w:t>1</w:t>
        </w:r>
      </w:fldSimple>
      <w:r w:rsidRPr="0002442B">
        <w:t>: Beispieltabelle</w:t>
      </w:r>
      <w:bookmarkEnd w:id="46"/>
      <w:bookmarkEnd w:id="47"/>
    </w:p>
    <w:tbl>
      <w:tblPr>
        <w:tblStyle w:val="Tabellenraster"/>
        <w:tblW w:w="0" w:type="auto"/>
        <w:tblLook w:val="04A0" w:firstRow="1" w:lastRow="0" w:firstColumn="1" w:lastColumn="0" w:noHBand="0" w:noVBand="1"/>
      </w:tblPr>
      <w:tblGrid>
        <w:gridCol w:w="1510"/>
        <w:gridCol w:w="1510"/>
        <w:gridCol w:w="1510"/>
        <w:gridCol w:w="1510"/>
        <w:gridCol w:w="1510"/>
        <w:gridCol w:w="1510"/>
      </w:tblGrid>
      <w:tr w:rsidR="004056F3" w:rsidRPr="0002442B" w14:paraId="277EA369" w14:textId="77777777" w:rsidTr="00C75FFC">
        <w:tc>
          <w:tcPr>
            <w:tcW w:w="1510" w:type="dxa"/>
          </w:tcPr>
          <w:p w14:paraId="52DAC7E3" w14:textId="77777777" w:rsidR="004056F3" w:rsidRPr="0002442B" w:rsidRDefault="004056F3" w:rsidP="00C75FFC">
            <w:pPr>
              <w:pStyle w:val="Flietext"/>
            </w:pPr>
          </w:p>
        </w:tc>
        <w:tc>
          <w:tcPr>
            <w:tcW w:w="1510" w:type="dxa"/>
          </w:tcPr>
          <w:p w14:paraId="2E334242" w14:textId="77777777" w:rsidR="004056F3" w:rsidRPr="0002442B" w:rsidRDefault="004056F3" w:rsidP="00C75FFC">
            <w:pPr>
              <w:pStyle w:val="Flietext"/>
            </w:pPr>
          </w:p>
        </w:tc>
        <w:tc>
          <w:tcPr>
            <w:tcW w:w="1510" w:type="dxa"/>
          </w:tcPr>
          <w:p w14:paraId="7F81A767" w14:textId="77777777" w:rsidR="004056F3" w:rsidRPr="0002442B" w:rsidRDefault="004056F3" w:rsidP="00C75FFC">
            <w:pPr>
              <w:pStyle w:val="Flietext"/>
            </w:pPr>
          </w:p>
        </w:tc>
        <w:tc>
          <w:tcPr>
            <w:tcW w:w="1510" w:type="dxa"/>
          </w:tcPr>
          <w:p w14:paraId="2C001AEC" w14:textId="77777777" w:rsidR="004056F3" w:rsidRPr="0002442B" w:rsidRDefault="004056F3" w:rsidP="00C75FFC">
            <w:pPr>
              <w:pStyle w:val="Flietext"/>
            </w:pPr>
          </w:p>
        </w:tc>
        <w:tc>
          <w:tcPr>
            <w:tcW w:w="1510" w:type="dxa"/>
          </w:tcPr>
          <w:p w14:paraId="1B1596FE" w14:textId="77777777" w:rsidR="004056F3" w:rsidRPr="0002442B" w:rsidRDefault="004056F3" w:rsidP="00C75FFC">
            <w:pPr>
              <w:pStyle w:val="Flietext"/>
            </w:pPr>
          </w:p>
        </w:tc>
        <w:tc>
          <w:tcPr>
            <w:tcW w:w="1510" w:type="dxa"/>
          </w:tcPr>
          <w:p w14:paraId="264E5E26" w14:textId="77777777" w:rsidR="004056F3" w:rsidRPr="0002442B" w:rsidRDefault="004056F3" w:rsidP="00C75FFC">
            <w:pPr>
              <w:pStyle w:val="Flietext"/>
            </w:pPr>
          </w:p>
        </w:tc>
      </w:tr>
      <w:tr w:rsidR="004056F3" w:rsidRPr="0002442B" w14:paraId="3A04538D" w14:textId="77777777" w:rsidTr="00C75FFC">
        <w:tc>
          <w:tcPr>
            <w:tcW w:w="1510" w:type="dxa"/>
          </w:tcPr>
          <w:p w14:paraId="404FB12F" w14:textId="77777777" w:rsidR="004056F3" w:rsidRPr="0002442B" w:rsidRDefault="004056F3" w:rsidP="00C75FFC">
            <w:pPr>
              <w:pStyle w:val="Flietext"/>
            </w:pPr>
          </w:p>
        </w:tc>
        <w:tc>
          <w:tcPr>
            <w:tcW w:w="1510" w:type="dxa"/>
          </w:tcPr>
          <w:p w14:paraId="4C4D4133" w14:textId="77777777" w:rsidR="004056F3" w:rsidRPr="0002442B" w:rsidRDefault="004056F3" w:rsidP="00C75FFC">
            <w:pPr>
              <w:pStyle w:val="Flietext"/>
            </w:pPr>
          </w:p>
        </w:tc>
        <w:tc>
          <w:tcPr>
            <w:tcW w:w="1510" w:type="dxa"/>
          </w:tcPr>
          <w:p w14:paraId="4ACB154C" w14:textId="77777777" w:rsidR="004056F3" w:rsidRPr="0002442B" w:rsidRDefault="004056F3" w:rsidP="00C75FFC">
            <w:pPr>
              <w:pStyle w:val="Flietext"/>
            </w:pPr>
          </w:p>
        </w:tc>
        <w:tc>
          <w:tcPr>
            <w:tcW w:w="1510" w:type="dxa"/>
          </w:tcPr>
          <w:p w14:paraId="6BFCE14B" w14:textId="77777777" w:rsidR="004056F3" w:rsidRPr="0002442B" w:rsidRDefault="004056F3" w:rsidP="00C75FFC">
            <w:pPr>
              <w:pStyle w:val="Flietext"/>
            </w:pPr>
          </w:p>
        </w:tc>
        <w:tc>
          <w:tcPr>
            <w:tcW w:w="1510" w:type="dxa"/>
          </w:tcPr>
          <w:p w14:paraId="5F5BEE89" w14:textId="77777777" w:rsidR="004056F3" w:rsidRPr="0002442B" w:rsidRDefault="004056F3" w:rsidP="00C75FFC">
            <w:pPr>
              <w:pStyle w:val="Flietext"/>
            </w:pPr>
          </w:p>
        </w:tc>
        <w:tc>
          <w:tcPr>
            <w:tcW w:w="1510" w:type="dxa"/>
          </w:tcPr>
          <w:p w14:paraId="64DAD403" w14:textId="77777777" w:rsidR="004056F3" w:rsidRPr="0002442B" w:rsidRDefault="004056F3" w:rsidP="00C75FFC">
            <w:pPr>
              <w:pStyle w:val="Flietext"/>
            </w:pPr>
          </w:p>
        </w:tc>
      </w:tr>
      <w:tr w:rsidR="004056F3" w:rsidRPr="0002442B" w14:paraId="4968E73D" w14:textId="77777777" w:rsidTr="00C75FFC">
        <w:tc>
          <w:tcPr>
            <w:tcW w:w="1510" w:type="dxa"/>
          </w:tcPr>
          <w:p w14:paraId="5306279B" w14:textId="77777777" w:rsidR="004056F3" w:rsidRPr="0002442B" w:rsidRDefault="004056F3" w:rsidP="00C75FFC">
            <w:pPr>
              <w:pStyle w:val="Flietext"/>
            </w:pPr>
          </w:p>
        </w:tc>
        <w:tc>
          <w:tcPr>
            <w:tcW w:w="1510" w:type="dxa"/>
          </w:tcPr>
          <w:p w14:paraId="2E2A47EA" w14:textId="77777777" w:rsidR="004056F3" w:rsidRPr="0002442B" w:rsidRDefault="004056F3" w:rsidP="00C75FFC">
            <w:pPr>
              <w:pStyle w:val="Flietext"/>
            </w:pPr>
          </w:p>
        </w:tc>
        <w:tc>
          <w:tcPr>
            <w:tcW w:w="1510" w:type="dxa"/>
          </w:tcPr>
          <w:p w14:paraId="2715B759" w14:textId="77777777" w:rsidR="004056F3" w:rsidRPr="0002442B" w:rsidRDefault="004056F3" w:rsidP="00C75FFC">
            <w:pPr>
              <w:pStyle w:val="Flietext"/>
            </w:pPr>
          </w:p>
        </w:tc>
        <w:tc>
          <w:tcPr>
            <w:tcW w:w="1510" w:type="dxa"/>
          </w:tcPr>
          <w:p w14:paraId="072794EC" w14:textId="77777777" w:rsidR="004056F3" w:rsidRPr="0002442B" w:rsidRDefault="004056F3" w:rsidP="00C75FFC">
            <w:pPr>
              <w:pStyle w:val="Flietext"/>
            </w:pPr>
          </w:p>
        </w:tc>
        <w:tc>
          <w:tcPr>
            <w:tcW w:w="1510" w:type="dxa"/>
          </w:tcPr>
          <w:p w14:paraId="1488CF12" w14:textId="77777777" w:rsidR="004056F3" w:rsidRPr="0002442B" w:rsidRDefault="004056F3" w:rsidP="00C75FFC">
            <w:pPr>
              <w:pStyle w:val="Flietext"/>
            </w:pPr>
          </w:p>
        </w:tc>
        <w:tc>
          <w:tcPr>
            <w:tcW w:w="1510" w:type="dxa"/>
          </w:tcPr>
          <w:p w14:paraId="5F7C94E4" w14:textId="77777777" w:rsidR="004056F3" w:rsidRPr="0002442B" w:rsidRDefault="004056F3" w:rsidP="00C75FFC">
            <w:pPr>
              <w:pStyle w:val="Flietext"/>
            </w:pPr>
          </w:p>
        </w:tc>
      </w:tr>
    </w:tbl>
    <w:p w14:paraId="587BE507" w14:textId="72F5BEAA" w:rsidR="004056F3" w:rsidRPr="0002442B" w:rsidRDefault="004056F3" w:rsidP="004056F3">
      <w:pPr>
        <w:pStyle w:val="berschrift2"/>
      </w:pPr>
      <w:bookmarkStart w:id="48" w:name="_Toc396997115"/>
      <w:bookmarkStart w:id="49" w:name="_Toc43113433"/>
      <w:bookmarkStart w:id="50" w:name="_Toc43113661"/>
      <w:bookmarkStart w:id="51" w:name="_Toc43238773"/>
      <w:r w:rsidRPr="0002442B">
        <w:t>Erster Unterabschnitt</w:t>
      </w:r>
      <w:bookmarkEnd w:id="48"/>
      <w:bookmarkEnd w:id="49"/>
      <w:bookmarkEnd w:id="50"/>
      <w:bookmarkEnd w:id="51"/>
    </w:p>
    <w:p w14:paraId="240E1D87" w14:textId="77777777" w:rsidR="004056F3" w:rsidRPr="0002442B" w:rsidRDefault="004056F3" w:rsidP="004056F3">
      <w:pPr>
        <w:pStyle w:val="Flietext"/>
      </w:pPr>
      <w:r w:rsidRPr="009A1DB6">
        <w:rPr>
          <w:lang w:val="en-US"/>
        </w:rPr>
        <w:t xml:space="preserve">Lorem ipsum dolor sit amet, consectetuer adipiscing elit. Aenean commodo ligula eget dolor. 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w:t>
      </w:r>
      <w:r w:rsidRPr="0002442B">
        <w:t xml:space="preserve">Nullam dictum felis eu pede mollis pretium. Integer tincidunt. Cras dapibus. </w:t>
      </w:r>
      <w:r w:rsidRPr="009A1DB6">
        <w:rPr>
          <w:lang w:val="en-US"/>
        </w:rPr>
        <w:t xml:space="preserve">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Duis leo. Sed fringilla mauris sit amet nibh. Donec sodales sagittis magna. Sed consequat, leo eget bibendum sodales, augue velit cursus nunc, quis gravida magna mi a libero. Fusce vulputate eleifend sapien. Vestibulum purus quam, scelerisque ut, mollis sed, nonummy id, metus. Nullam accumsan lorem in dui. Cras ultricies mi eu turpis hendrerit fringilla. Vestibulum ante ipsum primis in faucibus orci luctus et ultrices posuere cubilia Curae; In ac dui quis mi consectetuer lacinia. Nam pretium turpis et arcu. Duis arcu tortor, suscipit eget, imperdiet nec, imperdiet iaculis, ipsum. Sed aliquam ultrices mauris. Integer ante arcu, accumsan a, consectetuer eget, posuere ut, mauris. Praesent adipiscing. Phasellus ullamcorper ipsum rutrum nunc. Nunc nonummy metus. Vestibulum volutpat pretium libero. Cras id dui. Aenean ut eros et nisl sagittis vestibulum. Nullam nulla eros, ultricies sit amet, nonummy id, imperdiet feugiat, pede. Sed lectus. Donec mollis hendrerit risus. Phasellus nec sem in justo pellentesque facilisis. Etiam imperdiet imperdiet orci. Nunc nec neque. Phasellus leo dolor, tempus non, auctor et, hendrerit quis, nisi. Curabitur ligula sapien, tincidunt non, euismod vitae, posuere imperdiet, leo. Maecenas malesuada. Praesent congue erat at massa. Sed cursus turpis vitae tortor. Donec posuere vulputate arcu. Phasellus accumsan cursus velit. Vestibulum ante ipsum primis in faucibus orci luctus et ultrices posuere cubilia Curae; Sed aliquam, nisi quis porttitor congue, elit erat euismod orci, ac placerat dolor lectus quis orci. Phasellus consectetuer vestibulum elit. </w:t>
      </w:r>
      <w:r w:rsidRPr="009A1DB6">
        <w:rPr>
          <w:lang w:val="en-US"/>
        </w:rPr>
        <w:lastRenderedPageBreak/>
        <w:t xml:space="preserve">Aenean tellus metus, bibendum sed, posuere ac, mattis non, nunc. Vestibulum fringilla pede sit amet augue. In turpis. Pellentesque posuere. Praesent turpis. Aenean posuere, tortor sed cursus feugiat, nunc augue blandit nunc, eu sollicitudin urna dolor sagittis lacus. Donec elit libero, sodales nec, volutpat a, suscipit non, turpis. Nullam sagittis. Suspendisse pulvinar, augue ac venenatis condimentum, sem libero volutpat nibh, nec pellentesque velit pede quis nunc. Vestibulum ante ipsum primis in faucibus orci luctus et ultrices posuere cubilia Curae; Fusce id purus. Ut varius tincidunt libero. Phasellus dolor. Maecenas vestibulum mollis diam. Pellentesque ut neque. Pellentesque habitant morbi tristique senectus et netus et malesuada fames ac turpis egestas. In dui magna, posuere eget, vestibulum et, tempor auctor, justo. In ac felis quis tortor malesuada pretium. Pellentesque auctor neque nec urna. Proin sapien ipsum, porta a, auctor quis, euismod ut, mi. Aenean viverra rhoncus pede. Pellentesque habitant morbi tristique senectus et netus et malesuada fames ac turpis egestas. Ut non enim eleifend felis pretium feugiat. Vivamus quis mi. Phasellus a est. Phasellus magna. In hac habitasse platea dictumst. Curabitur at lacus ac velit ornare lobortis. </w:t>
      </w:r>
      <w:r w:rsidRPr="0002442B">
        <w:t>Curabitur a felis in nunc fringilla tristique.</w:t>
      </w:r>
    </w:p>
    <w:p w14:paraId="4C8F91AB" w14:textId="4CD69D87" w:rsidR="004056F3" w:rsidRPr="0002442B" w:rsidRDefault="004056F3" w:rsidP="004056F3">
      <w:pPr>
        <w:pStyle w:val="berschrift1"/>
      </w:pPr>
      <w:bookmarkStart w:id="52" w:name="_Toc43113434"/>
      <w:bookmarkStart w:id="53" w:name="_Toc43113662"/>
      <w:bookmarkStart w:id="54" w:name="_Toc43238774"/>
      <w:r w:rsidRPr="0002442B">
        <w:lastRenderedPageBreak/>
        <w:t>Fazit und Ausblick</w:t>
      </w:r>
      <w:bookmarkEnd w:id="52"/>
      <w:bookmarkEnd w:id="53"/>
      <w:bookmarkEnd w:id="54"/>
    </w:p>
    <w:p w14:paraId="3AD42DDB" w14:textId="77777777" w:rsidR="004056F3" w:rsidRPr="0002442B" w:rsidRDefault="004056F3" w:rsidP="004056F3">
      <w:pPr>
        <w:pStyle w:val="Flietext"/>
      </w:pPr>
      <w:r w:rsidRPr="0002442B">
        <w:t>Wurden die Ziele der Aufgabenstellung erreicht? Wenn nicht, warum? Was sind die Haupterkenntnisse der Arbeit? Wie könnte es weitergehen?</w:t>
      </w:r>
    </w:p>
    <w:p w14:paraId="78EFF123" w14:textId="702B918E" w:rsidR="004056F3" w:rsidRPr="0002442B" w:rsidRDefault="004056F3" w:rsidP="004056F3">
      <w:pPr>
        <w:pStyle w:val="berschrift2"/>
      </w:pPr>
      <w:bookmarkStart w:id="55" w:name="_Toc43113435"/>
      <w:bookmarkStart w:id="56" w:name="_Toc43113663"/>
      <w:bookmarkStart w:id="57" w:name="_Toc43238775"/>
      <w:r w:rsidRPr="0002442B">
        <w:t>Zusammenfassung</w:t>
      </w:r>
      <w:bookmarkEnd w:id="55"/>
      <w:bookmarkEnd w:id="56"/>
      <w:bookmarkEnd w:id="57"/>
    </w:p>
    <w:p w14:paraId="2802CFF7" w14:textId="77777777" w:rsidR="004056F3" w:rsidRPr="0002442B" w:rsidRDefault="004056F3" w:rsidP="004056F3">
      <w:pPr>
        <w:pStyle w:val="Flietext"/>
      </w:pPr>
    </w:p>
    <w:p w14:paraId="0531BD98" w14:textId="77777777" w:rsidR="004056F3" w:rsidRPr="0002442B" w:rsidRDefault="004056F3" w:rsidP="004056F3">
      <w:pPr>
        <w:pStyle w:val="Flietext"/>
      </w:pPr>
    </w:p>
    <w:p w14:paraId="7DC09600" w14:textId="77777777" w:rsidR="0090558E" w:rsidRPr="0002442B" w:rsidRDefault="0090558E" w:rsidP="00FE40B1">
      <w:pPr>
        <w:pStyle w:val="Flietext"/>
      </w:pPr>
    </w:p>
    <w:p w14:paraId="60477848" w14:textId="77777777" w:rsidR="00D7476D" w:rsidRPr="0002442B" w:rsidRDefault="00D7476D" w:rsidP="00D7476D">
      <w:pPr>
        <w:pStyle w:val="Flietext"/>
        <w:sectPr w:rsidR="00D7476D" w:rsidRPr="0002442B" w:rsidSect="00D86010">
          <w:pgSz w:w="11906" w:h="16838" w:code="9"/>
          <w:pgMar w:top="1418" w:right="1418" w:bottom="1134" w:left="1418" w:header="709" w:footer="709" w:gutter="0"/>
          <w:cols w:space="708"/>
          <w:docGrid w:linePitch="360"/>
        </w:sectPr>
      </w:pPr>
    </w:p>
    <w:p w14:paraId="30DE4CC8" w14:textId="3EF9D07B" w:rsidR="0090558E" w:rsidRPr="0002442B" w:rsidRDefault="0090558E" w:rsidP="00F16399">
      <w:pPr>
        <w:pStyle w:val="berschrift1ohneNummerierung"/>
      </w:pPr>
      <w:bookmarkStart w:id="58" w:name="_Toc362449985"/>
      <w:bookmarkStart w:id="59" w:name="_Toc43238776"/>
      <w:r w:rsidRPr="0002442B">
        <w:lastRenderedPageBreak/>
        <w:t>Literaturverzeichnis</w:t>
      </w:r>
      <w:bookmarkEnd w:id="58"/>
      <w:bookmarkEnd w:id="59"/>
    </w:p>
    <w:p w14:paraId="04A69E52" w14:textId="77777777" w:rsidR="004056F3" w:rsidRPr="0002442B" w:rsidRDefault="004056F3" w:rsidP="004056F3">
      <w:pPr>
        <w:pStyle w:val="Flietext"/>
      </w:pPr>
      <w:r w:rsidRPr="009A1DB6">
        <w:rPr>
          <w:lang w:val="en-US"/>
        </w:rPr>
        <w:t xml:space="preserve">Bitte an Chicago Manual of Style halten. </w:t>
      </w:r>
      <w:r w:rsidRPr="0002442B">
        <w:t>Die Zitate und Referenzen können automatisch mit Word verarbeitet werden. Citavi ist ein Literaturmanagement-Programm, das sich in Word einbinden lässt. Studenten des KIT bekommen eine Lizenz zur Verfügung gestellt.</w:t>
      </w:r>
    </w:p>
    <w:p w14:paraId="3E5E6142" w14:textId="0AB8AD2D" w:rsidR="009C272F" w:rsidRPr="0002442B" w:rsidRDefault="0002442B" w:rsidP="004056F3">
      <w:pPr>
        <w:pStyle w:val="LiteraturverzeichnisBlock"/>
        <w:rPr>
          <w:noProof/>
        </w:rPr>
      </w:pPr>
      <w:r w:rsidRPr="0002442B">
        <w:t>Formatvorlage: Literaturverzeichnis Block</w:t>
      </w:r>
      <w:r w:rsidR="008761DE" w:rsidRPr="0002442B">
        <w:fldChar w:fldCharType="begin" w:fldLock="1"/>
      </w:r>
      <w:r w:rsidR="008761DE" w:rsidRPr="0002442B">
        <w:instrText xml:space="preserve">ADDIN Mendeley Bibliography CSL_BIBLIOGRAPHY </w:instrText>
      </w:r>
      <w:r w:rsidR="008761DE" w:rsidRPr="0002442B">
        <w:fldChar w:fldCharType="separate"/>
      </w:r>
    </w:p>
    <w:p w14:paraId="28A2F5C1" w14:textId="45CEA90A" w:rsidR="00BF34AB" w:rsidRPr="0002442B" w:rsidRDefault="008761DE" w:rsidP="004056F3">
      <w:pPr>
        <w:pStyle w:val="berschrift1ohneNummerierung"/>
      </w:pPr>
      <w:r w:rsidRPr="0002442B">
        <w:lastRenderedPageBreak/>
        <w:fldChar w:fldCharType="end"/>
      </w:r>
      <w:bookmarkStart w:id="60" w:name="_Toc362449989"/>
      <w:bookmarkStart w:id="61" w:name="_Toc43238777"/>
      <w:r w:rsidR="0090558E" w:rsidRPr="0002442B">
        <w:t>Anhan</w:t>
      </w:r>
      <w:bookmarkEnd w:id="60"/>
      <w:r w:rsidR="00BF34AB" w:rsidRPr="0002442B">
        <w:t>g</w:t>
      </w:r>
      <w:bookmarkEnd w:id="61"/>
    </w:p>
    <w:p w14:paraId="67F9E5DC" w14:textId="77777777" w:rsidR="004056F3" w:rsidRPr="0002442B" w:rsidRDefault="00432F22" w:rsidP="004056F3">
      <w:pPr>
        <w:pStyle w:val="Flietext"/>
      </w:pPr>
      <w:r w:rsidRPr="0002442B">
        <w:t>Sachen, die die Arbeit zu ausführlich und unübersichtlich machen würden, gehören in den Anhang.</w:t>
      </w:r>
    </w:p>
    <w:p w14:paraId="14BB6857" w14:textId="61A1DFD7" w:rsidR="004056F3" w:rsidRPr="0002442B" w:rsidRDefault="004056F3" w:rsidP="007011F0">
      <w:pPr>
        <w:pStyle w:val="AnhangUnterkapitel"/>
      </w:pPr>
      <w:bookmarkStart w:id="62" w:name="_Ref43112819"/>
      <w:bookmarkStart w:id="63" w:name="_Toc43113438"/>
      <w:r w:rsidRPr="0002442B">
        <w:t>Beispiel</w:t>
      </w:r>
      <w:bookmarkEnd w:id="62"/>
      <w:bookmarkEnd w:id="63"/>
    </w:p>
    <w:p w14:paraId="749E7BCA" w14:textId="6E353283" w:rsidR="004056F3" w:rsidRPr="0002442B" w:rsidRDefault="004056F3" w:rsidP="004056F3">
      <w:pPr>
        <w:pStyle w:val="Flietext"/>
      </w:pPr>
      <w:r w:rsidRPr="0002442B">
        <w:t xml:space="preserve">Anhang 1 </w:t>
      </w:r>
      <w:r w:rsidR="005E29C8">
        <w:t>soll</w:t>
      </w:r>
      <w:r w:rsidRPr="0002442B">
        <w:t xml:space="preserve"> nicht im Inhaltsverzeichnis auf</w:t>
      </w:r>
      <w:r w:rsidR="005E29C8">
        <w:t>tauchen</w:t>
      </w:r>
      <w:r w:rsidRPr="0002442B">
        <w:sym w:font="Wingdings" w:char="F0E0"/>
      </w:r>
      <w:r w:rsidRPr="0002442B">
        <w:t xml:space="preserve"> verwende dafür Formatvorlage: Anhang Unterkapitel</w:t>
      </w:r>
    </w:p>
    <w:p w14:paraId="7EFFE6B3" w14:textId="4B12F99E" w:rsidR="004056F3" w:rsidRPr="0002442B" w:rsidRDefault="004056F3" w:rsidP="004056F3">
      <w:pPr>
        <w:pStyle w:val="Flietext"/>
      </w:pPr>
      <w:r w:rsidRPr="0002442B">
        <w:t xml:space="preserve">Querverweis auf </w:t>
      </w:r>
      <w:r w:rsidR="007011F0" w:rsidRPr="0002442B">
        <w:fldChar w:fldCharType="begin"/>
      </w:r>
      <w:r w:rsidR="007011F0" w:rsidRPr="0002442B">
        <w:instrText xml:space="preserve"> REF _Ref43112819 \r \h </w:instrText>
      </w:r>
      <w:r w:rsidR="007011F0" w:rsidRPr="0002442B">
        <w:fldChar w:fldCharType="separate"/>
      </w:r>
      <w:r w:rsidR="006D19A7">
        <w:t>Anhang 1</w:t>
      </w:r>
      <w:r w:rsidR="007011F0" w:rsidRPr="0002442B">
        <w:fldChar w:fldCharType="end"/>
      </w:r>
      <w:r w:rsidRPr="0002442B">
        <w:t>: Referenzen</w:t>
      </w:r>
      <w:r w:rsidRPr="0002442B">
        <w:sym w:font="Wingdings" w:char="F0E0"/>
      </w:r>
      <w:r w:rsidR="006D19A7">
        <w:t xml:space="preserve"> </w:t>
      </w:r>
      <w:r w:rsidRPr="0002442B">
        <w:t>Beschriftung</w:t>
      </w:r>
      <w:r w:rsidRPr="0002442B">
        <w:sym w:font="Wingdings" w:char="F0E0"/>
      </w:r>
      <w:r w:rsidR="006D19A7">
        <w:t xml:space="preserve"> </w:t>
      </w:r>
      <w:r w:rsidRPr="0002442B">
        <w:t>Querverweis</w:t>
      </w:r>
      <w:r w:rsidRPr="0002442B">
        <w:sym w:font="Wingdings" w:char="F0E0"/>
      </w:r>
      <w:r w:rsidR="006D19A7">
        <w:t xml:space="preserve"> </w:t>
      </w:r>
      <w:r w:rsidRPr="0002442B">
        <w:t>Nummeriertes Element</w:t>
      </w:r>
    </w:p>
    <w:p w14:paraId="3A427037" w14:textId="1C8A3412" w:rsidR="004056F3" w:rsidRPr="0002442B" w:rsidRDefault="004056F3" w:rsidP="004056F3">
      <w:pPr>
        <w:pStyle w:val="Aufzhlung"/>
      </w:pPr>
      <w:r w:rsidRPr="0002442B">
        <w:t>Für „</w:t>
      </w:r>
      <w:r w:rsidRPr="0002442B">
        <w:fldChar w:fldCharType="begin"/>
      </w:r>
      <w:r w:rsidRPr="0002442B">
        <w:instrText xml:space="preserve"> REF _Ref43112819 \r \h </w:instrText>
      </w:r>
      <w:r w:rsidRPr="0002442B">
        <w:fldChar w:fldCharType="separate"/>
      </w:r>
      <w:r w:rsidR="006D19A7">
        <w:t>Anhang 1</w:t>
      </w:r>
      <w:r w:rsidRPr="0002442B">
        <w:fldChar w:fldCharType="end"/>
      </w:r>
      <w:r w:rsidRPr="0002442B">
        <w:t>“ nur Absatznummer einfügen</w:t>
      </w:r>
    </w:p>
    <w:p w14:paraId="3C420F2F" w14:textId="4086288C" w:rsidR="000573F9" w:rsidRPr="0002442B" w:rsidRDefault="004056F3" w:rsidP="004056F3">
      <w:pPr>
        <w:pStyle w:val="Aufzhlung"/>
      </w:pPr>
      <w:r w:rsidRPr="0002442B">
        <w:t>Für „</w:t>
      </w:r>
      <w:r w:rsidRPr="0002442B">
        <w:fldChar w:fldCharType="begin"/>
      </w:r>
      <w:r w:rsidRPr="0002442B">
        <w:instrText xml:space="preserve"> REF _Ref43112819 \h </w:instrText>
      </w:r>
      <w:r w:rsidRPr="0002442B">
        <w:fldChar w:fldCharType="separate"/>
      </w:r>
      <w:r w:rsidR="006D19A7" w:rsidRPr="0002442B">
        <w:t>Beispiel</w:t>
      </w:r>
      <w:r w:rsidRPr="0002442B">
        <w:fldChar w:fldCharType="end"/>
      </w:r>
      <w:r w:rsidRPr="0002442B">
        <w:t>“ nur Absatztext einfügen</w:t>
      </w:r>
    </w:p>
    <w:p w14:paraId="22AA70AA" w14:textId="52F923EC" w:rsidR="00E8628C" w:rsidRPr="0002442B" w:rsidRDefault="00E8628C" w:rsidP="00F56B21">
      <w:pPr>
        <w:pStyle w:val="Flietext"/>
      </w:pPr>
    </w:p>
    <w:sectPr w:rsidR="00E8628C" w:rsidRPr="0002442B" w:rsidSect="004056F3">
      <w:headerReference w:type="even" r:id="rId24"/>
      <w:headerReference w:type="default" r:id="rId25"/>
      <w:pgSz w:w="11906" w:h="16838" w:code="9"/>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867D1D" w14:textId="77777777" w:rsidR="00146E62" w:rsidRDefault="00146E62" w:rsidP="00B76DF2">
      <w:r>
        <w:separator/>
      </w:r>
    </w:p>
  </w:endnote>
  <w:endnote w:type="continuationSeparator" w:id="0">
    <w:p w14:paraId="7DFEC4B9" w14:textId="77777777" w:rsidR="00146E62" w:rsidRDefault="00146E62" w:rsidP="00B76D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Überschriften">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dobe Garamond Pro">
    <w:altName w:val="Garamond"/>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1B651" w14:textId="6439A710" w:rsidR="00C75FFC" w:rsidRPr="00F14555" w:rsidRDefault="00C75FFC" w:rsidP="00652B1D">
    <w:pPr>
      <w:pStyle w:val="Fuzeile"/>
      <w:jc w:val="right"/>
      <w:rPr>
        <w:rFonts w:asciiTheme="majorHAnsi" w:hAnsiTheme="majorHAnsi"/>
        <w:i w:val="0"/>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863C3E" w14:textId="77777777" w:rsidR="00C75FFC" w:rsidRDefault="00C75FFC" w:rsidP="00B76DF2">
    <w:pPr>
      <w:pStyle w:val="Fuzeile"/>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7193063"/>
      <w:docPartObj>
        <w:docPartGallery w:val="Page Numbers (Bottom of Page)"/>
        <w:docPartUnique/>
      </w:docPartObj>
    </w:sdtPr>
    <w:sdtEndPr/>
    <w:sdtContent>
      <w:p w14:paraId="433A892C" w14:textId="76B76AC4" w:rsidR="00C75FFC" w:rsidRDefault="00C75FFC" w:rsidP="00CA3C31">
        <w:pPr>
          <w:pStyle w:val="Fuzeile"/>
          <w:jc w:val="right"/>
        </w:pPr>
        <w:r>
          <w:fldChar w:fldCharType="begin"/>
        </w:r>
        <w:r>
          <w:instrText>PAGE   \* MERGEFORMAT</w:instrText>
        </w:r>
        <w:r>
          <w:fldChar w:fldCharType="separate"/>
        </w:r>
        <w:r>
          <w:t>xiii</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F37DBE" w14:textId="79D223E7" w:rsidR="00C75FFC" w:rsidRPr="00F14555" w:rsidRDefault="00C75FFC" w:rsidP="00652B1D">
    <w:pPr>
      <w:pStyle w:val="Fuzeile"/>
      <w:jc w:val="right"/>
      <w:rPr>
        <w:rFonts w:asciiTheme="majorHAnsi" w:hAnsiTheme="majorHAnsi"/>
        <w:i w:val="0"/>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541058"/>
      <w:docPartObj>
        <w:docPartGallery w:val="Page Numbers (Bottom of Page)"/>
        <w:docPartUnique/>
      </w:docPartObj>
    </w:sdtPr>
    <w:sdtEndPr/>
    <w:sdtContent>
      <w:p w14:paraId="3F87F905" w14:textId="77777777" w:rsidR="00C75FFC" w:rsidRPr="00F14555" w:rsidRDefault="00C75FFC" w:rsidP="00652B1D">
        <w:pPr>
          <w:pStyle w:val="Fuzeile"/>
          <w:rPr>
            <w:rFonts w:asciiTheme="majorHAnsi" w:hAnsiTheme="majorHAnsi"/>
            <w:i w:val="0"/>
            <w:sz w:val="24"/>
          </w:rPr>
        </w:pPr>
        <w:r>
          <w:fldChar w:fldCharType="begin"/>
        </w:r>
        <w:r>
          <w:instrText>PAGE   \* MERGEFORMAT</w:instrText>
        </w:r>
        <w:r>
          <w:fldChar w:fldCharType="separate"/>
        </w:r>
        <w:r>
          <w:t>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1389102"/>
      <w:docPartObj>
        <w:docPartGallery w:val="Page Numbers (Bottom of Page)"/>
        <w:docPartUnique/>
      </w:docPartObj>
    </w:sdtPr>
    <w:sdtEndPr/>
    <w:sdtContent>
      <w:p w14:paraId="0C9CAF13" w14:textId="77777777" w:rsidR="00C75FFC" w:rsidRDefault="00C75FFC" w:rsidP="00B76DF2">
        <w:pPr>
          <w:pStyle w:val="Fuzeile"/>
          <w:jc w:val="right"/>
        </w:pPr>
        <w:r>
          <w:fldChar w:fldCharType="begin"/>
        </w:r>
        <w:r>
          <w:instrText>PAGE   \* MERGEFORMAT</w:instrText>
        </w:r>
        <w:r>
          <w:fldChar w:fldCharType="separate"/>
        </w:r>
        <w:r>
          <w:rPr>
            <w:noProof/>
          </w:rPr>
          <w:t>iii</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2968702"/>
      <w:docPartObj>
        <w:docPartGallery w:val="Page Numbers (Bottom of Page)"/>
        <w:docPartUnique/>
      </w:docPartObj>
    </w:sdtPr>
    <w:sdtEndPr/>
    <w:sdtContent>
      <w:p w14:paraId="78CC38D8" w14:textId="37AD37A6" w:rsidR="00C75FFC" w:rsidRDefault="00C75FFC" w:rsidP="00B76DF2">
        <w:pPr>
          <w:pStyle w:val="Fuzeile"/>
          <w:jc w:val="right"/>
        </w:pPr>
        <w:r>
          <w:fldChar w:fldCharType="begin"/>
        </w:r>
        <w:r>
          <w:instrText>PAGE   \* MERGEFORMAT</w:instrText>
        </w:r>
        <w:r>
          <w:fldChar w:fldCharType="separate"/>
        </w:r>
        <w:r>
          <w:rPr>
            <w:noProof/>
          </w:rPr>
          <w:t>7</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0798876"/>
      <w:docPartObj>
        <w:docPartGallery w:val="Page Numbers (Bottom of Page)"/>
        <w:docPartUnique/>
      </w:docPartObj>
    </w:sdtPr>
    <w:sdtEndPr/>
    <w:sdtContent>
      <w:p w14:paraId="29B8FFB7" w14:textId="652E3932" w:rsidR="00C75FFC" w:rsidRDefault="00C75FFC" w:rsidP="004056F3">
        <w:pPr>
          <w:pStyle w:val="Fuzeile"/>
          <w:jc w:val="right"/>
        </w:pPr>
        <w:r w:rsidRPr="00E66364">
          <w:fldChar w:fldCharType="begin"/>
        </w:r>
        <w:r w:rsidRPr="00E66364">
          <w:instrText>PAGE   \* MERGEFORMAT</w:instrText>
        </w:r>
        <w:r w:rsidRPr="00E66364">
          <w:fldChar w:fldCharType="separate"/>
        </w:r>
        <w:r w:rsidRPr="00E66364">
          <w:t>7</w:t>
        </w:r>
        <w:r w:rsidRPr="00E6636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838AA" w14:textId="77777777" w:rsidR="00146E62" w:rsidRDefault="00146E62" w:rsidP="00B76DF2">
      <w:r>
        <w:separator/>
      </w:r>
    </w:p>
  </w:footnote>
  <w:footnote w:type="continuationSeparator" w:id="0">
    <w:p w14:paraId="6C7F703E" w14:textId="77777777" w:rsidR="00146E62" w:rsidRDefault="00146E62" w:rsidP="00B76D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22D6FB" w14:textId="69548C14" w:rsidR="00C75FFC" w:rsidRPr="00822953" w:rsidRDefault="00C75FFC" w:rsidP="00176EA8">
    <w:pPr>
      <w:pStyle w:val="Kopfzeile"/>
      <w:rPr>
        <w:i w:val="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ACD66" w14:textId="77777777" w:rsidR="00C75FFC" w:rsidRPr="002B2E02" w:rsidRDefault="00C75FFC" w:rsidP="00B76DF2">
    <w:pPr>
      <w:pStyle w:val="Kopfzeile"/>
      <w:jc w:val="right"/>
      <w:rPr>
        <w:i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DBF508" w14:textId="26AF60A4" w:rsidR="00C75FFC" w:rsidRDefault="00146E62" w:rsidP="004056F3">
    <w:pPr>
      <w:pStyle w:val="Kopfzeile"/>
      <w:pBdr>
        <w:bottom w:val="single" w:sz="6" w:space="1" w:color="auto"/>
      </w:pBdr>
    </w:pPr>
    <w:r>
      <w:fldChar w:fldCharType="begin"/>
    </w:r>
    <w:r>
      <w:instrText xml:space="preserve"> STYLEREF \n "Überschrift 1" \* MERGEFORMAT </w:instrText>
    </w:r>
    <w:r>
      <w:fldChar w:fldCharType="separate"/>
    </w:r>
    <w:r w:rsidR="00CB756C">
      <w:rPr>
        <w:noProof/>
      </w:rPr>
      <w:t>3</w:t>
    </w:r>
    <w:r>
      <w:rPr>
        <w:noProof/>
      </w:rPr>
      <w:fldChar w:fldCharType="end"/>
    </w:r>
    <w:r w:rsidR="00C75FFC">
      <w:t xml:space="preserve"> </w:t>
    </w:r>
    <w:r>
      <w:fldChar w:fldCharType="begin"/>
    </w:r>
    <w:r>
      <w:instrText xml:space="preserve"> STYLEREF "Überschrift 1" \* MERGEFORMAT </w:instrText>
    </w:r>
    <w:r>
      <w:fldChar w:fldCharType="separate"/>
    </w:r>
    <w:r w:rsidR="00CB756C">
      <w:rPr>
        <w:noProof/>
      </w:rPr>
      <w:t>Hauptteil</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20C0F4" w14:textId="77777777" w:rsidR="00C75FFC" w:rsidRPr="002B2E02" w:rsidRDefault="00C75FFC" w:rsidP="004056F3">
    <w:pPr>
      <w:pStyle w:val="Kopfzeile"/>
      <w:jc w:val="right"/>
      <w:rPr>
        <w:i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E3FE81" w14:textId="05A201AA" w:rsidR="00C75FFC" w:rsidRPr="00422E51" w:rsidRDefault="00146E62" w:rsidP="004056F3">
    <w:pPr>
      <w:pStyle w:val="Kopfzeile"/>
      <w:pBdr>
        <w:bottom w:val="single" w:sz="6" w:space="1" w:color="auto"/>
      </w:pBdr>
      <w:jc w:val="right"/>
      <w:rPr>
        <w:noProof/>
      </w:rPr>
    </w:pPr>
    <w:r>
      <w:fldChar w:fldCharType="begin"/>
    </w:r>
    <w:r>
      <w:instrText xml:space="preserve"> STYLEREF \n "Überschrift 2" \* MERGEFORMAT </w:instrText>
    </w:r>
    <w:r>
      <w:fldChar w:fldCharType="separate"/>
    </w:r>
    <w:r w:rsidR="00CB756C">
      <w:rPr>
        <w:noProof/>
      </w:rPr>
      <w:t>4.1</w:t>
    </w:r>
    <w:r>
      <w:rPr>
        <w:noProof/>
      </w:rPr>
      <w:fldChar w:fldCharType="end"/>
    </w:r>
    <w:r w:rsidR="00C75FFC" w:rsidRPr="004056F3">
      <w:t xml:space="preserve"> </w:t>
    </w:r>
    <w:r>
      <w:fldChar w:fldCharType="begin"/>
    </w:r>
    <w:r>
      <w:instrText xml:space="preserve"> STYLEREF "Überschrift 2" \* MERGEFORMAT </w:instrText>
    </w:r>
    <w:r>
      <w:fldChar w:fldCharType="separate"/>
    </w:r>
    <w:r w:rsidR="00CB756C">
      <w:rPr>
        <w:noProof/>
      </w:rPr>
      <w:t>Zusammenfassung</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99951" w14:textId="77777777" w:rsidR="00C75FFC" w:rsidRPr="0090558E" w:rsidRDefault="00C75FFC" w:rsidP="0090558E">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728BDC" w14:textId="77777777" w:rsidR="00C75FFC" w:rsidRPr="0090558E" w:rsidRDefault="00C75FFC" w:rsidP="0090558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3B8ECF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4E0FE0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2A22B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E7088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D5425B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0C902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BB08CB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934EE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F86FE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CD8D7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12F4F"/>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5CA402E"/>
    <w:multiLevelType w:val="hybridMultilevel"/>
    <w:tmpl w:val="D32609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7155576"/>
    <w:multiLevelType w:val="hybridMultilevel"/>
    <w:tmpl w:val="C7A0D4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5DA0A6F"/>
    <w:multiLevelType w:val="multilevel"/>
    <w:tmpl w:val="F89861C0"/>
    <w:lvl w:ilvl="0">
      <w:start w:val="1"/>
      <w:numFmt w:val="decimal"/>
      <w:lvlText w:val="%1."/>
      <w:lvlJc w:val="left"/>
      <w:pPr>
        <w:ind w:left="644" w:hanging="360"/>
      </w:pPr>
      <w:rPr>
        <w:b/>
        <w:bCs w:val="0"/>
        <w:i w:val="0"/>
        <w:caps w:val="0"/>
        <w:smallCaps w:val="0"/>
        <w:strike w:val="0"/>
        <w:dstrike w:val="0"/>
        <w:noProof w:val="0"/>
        <w:vanish w:val="0"/>
        <w:color w:val="00000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sz w:val="36"/>
      </w:rPr>
    </w:lvl>
    <w:lvl w:ilvl="2">
      <w:start w:val="1"/>
      <w:numFmt w:val="decimal"/>
      <w:lvlText w:val="%1.%2.%3."/>
      <w:lvlJc w:val="left"/>
      <w:pPr>
        <w:ind w:left="2489" w:hanging="504"/>
      </w:pPr>
      <w:rPr>
        <w:b/>
        <w:bCs w:val="0"/>
        <w:i w:val="0"/>
        <w:caps w:val="0"/>
        <w:smallCaps w:val="0"/>
        <w:strike w:val="0"/>
        <w:dstrike w:val="0"/>
        <w:noProof w:val="0"/>
        <w:vanish w:val="0"/>
        <w:color w:val="00000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5DD75A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B025A4D"/>
    <w:multiLevelType w:val="multilevel"/>
    <w:tmpl w:val="89C23874"/>
    <w:lvl w:ilvl="0">
      <w:start w:val="1"/>
      <w:numFmt w:val="decimal"/>
      <w:pStyle w:val="berschrift1"/>
      <w:suff w:val="space"/>
      <w:lvlText w:val="%1"/>
      <w:lvlJc w:val="left"/>
      <w:pPr>
        <w:ind w:left="113" w:hanging="113"/>
      </w:pPr>
      <w:rPr>
        <w:rFonts w:hint="default"/>
      </w:rPr>
    </w:lvl>
    <w:lvl w:ilvl="1">
      <w:start w:val="1"/>
      <w:numFmt w:val="ordinal"/>
      <w:pStyle w:val="berschrift2"/>
      <w:lvlText w:val="%1.%2"/>
      <w:lvlJc w:val="left"/>
      <w:pPr>
        <w:ind w:left="709" w:hanging="709"/>
      </w:pPr>
      <w:rPr>
        <w:rFonts w:hint="default"/>
      </w:rPr>
    </w:lvl>
    <w:lvl w:ilvl="2">
      <w:start w:val="1"/>
      <w:numFmt w:val="ordinal"/>
      <w:pStyle w:val="berschrift3"/>
      <w:lvlText w:val="%1.%2%3"/>
      <w:lvlJc w:val="left"/>
      <w:pPr>
        <w:ind w:left="992" w:hanging="992"/>
      </w:pPr>
      <w:rPr>
        <w:rFonts w:hint="default"/>
      </w:rPr>
    </w:lvl>
    <w:lvl w:ilvl="3">
      <w:start w:val="1"/>
      <w:numFmt w:val="ordinal"/>
      <w:pStyle w:val="berschrift4"/>
      <w:lvlText w:val="%1%2%3%4"/>
      <w:lvlJc w:val="left"/>
      <w:pPr>
        <w:ind w:left="864" w:hanging="864"/>
      </w:pPr>
      <w:rPr>
        <w:rFonts w:hint="default"/>
      </w:rPr>
    </w:lvl>
    <w:lvl w:ilvl="4">
      <w:start w:val="1"/>
      <w:numFmt w:val="ordinal"/>
      <w:pStyle w:val="berschrift5"/>
      <w:lvlText w:val="%1%2%3%4%5"/>
      <w:lvlJc w:val="left"/>
      <w:pPr>
        <w:ind w:left="1008" w:hanging="1008"/>
      </w:pPr>
      <w:rPr>
        <w:rFonts w:hint="default"/>
      </w:rPr>
    </w:lvl>
    <w:lvl w:ilvl="5">
      <w:start w:val="1"/>
      <w:numFmt w:val="ordinal"/>
      <w:pStyle w:val="berschrift6"/>
      <w:lvlText w:val="%1%2%3%4%5%6"/>
      <w:lvlJc w:val="left"/>
      <w:pPr>
        <w:ind w:left="1152" w:hanging="1152"/>
      </w:pPr>
      <w:rPr>
        <w:rFonts w:hint="default"/>
      </w:rPr>
    </w:lvl>
    <w:lvl w:ilvl="6">
      <w:start w:val="1"/>
      <w:numFmt w:val="ordinal"/>
      <w:pStyle w:val="berschrift7"/>
      <w:lvlText w:val="%1%2%3%4%5%6%7"/>
      <w:lvlJc w:val="left"/>
      <w:pPr>
        <w:ind w:left="1296" w:hanging="1296"/>
      </w:pPr>
      <w:rPr>
        <w:rFonts w:hint="default"/>
      </w:rPr>
    </w:lvl>
    <w:lvl w:ilvl="7">
      <w:start w:val="1"/>
      <w:numFmt w:val="ordinal"/>
      <w:pStyle w:val="berschrift8"/>
      <w:lvlText w:val="%1%2%3%4%5%6%7%8"/>
      <w:lvlJc w:val="left"/>
      <w:pPr>
        <w:ind w:left="1440" w:hanging="1440"/>
      </w:pPr>
      <w:rPr>
        <w:rFonts w:hint="default"/>
      </w:rPr>
    </w:lvl>
    <w:lvl w:ilvl="8">
      <w:start w:val="1"/>
      <w:numFmt w:val="ordinal"/>
      <w:pStyle w:val="berschrift9"/>
      <w:lvlText w:val="%1%2%3%4%5%6%7%8%9"/>
      <w:lvlJc w:val="left"/>
      <w:pPr>
        <w:ind w:left="1584" w:hanging="1584"/>
      </w:pPr>
      <w:rPr>
        <w:rFonts w:hint="default"/>
      </w:rPr>
    </w:lvl>
  </w:abstractNum>
  <w:abstractNum w:abstractNumId="16" w15:restartNumberingAfterBreak="0">
    <w:nsid w:val="1B246F74"/>
    <w:multiLevelType w:val="multilevel"/>
    <w:tmpl w:val="E25C9A58"/>
    <w:lvl w:ilvl="0">
      <w:start w:val="1"/>
      <w:numFmt w:val="ordinal"/>
      <w:lvlText w:val="%1"/>
      <w:lvlJc w:val="left"/>
      <w:pPr>
        <w:ind w:left="680" w:hanging="680"/>
      </w:pPr>
      <w:rPr>
        <w:rFonts w:hint="default"/>
      </w:rPr>
    </w:lvl>
    <w:lvl w:ilvl="1">
      <w:start w:val="1"/>
      <w:numFmt w:val="ordinal"/>
      <w:lvlText w:val="%1%2"/>
      <w:lvlJc w:val="left"/>
      <w:pPr>
        <w:ind w:left="680" w:hanging="680"/>
      </w:pPr>
      <w:rPr>
        <w:rFonts w:hint="default"/>
      </w:rPr>
    </w:lvl>
    <w:lvl w:ilvl="2">
      <w:start w:val="1"/>
      <w:numFmt w:val="ordinal"/>
      <w:lvlText w:val="%1%2%3"/>
      <w:lvlJc w:val="left"/>
      <w:pPr>
        <w:ind w:left="624" w:hanging="624"/>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17" w15:restartNumberingAfterBreak="0">
    <w:nsid w:val="1C78641F"/>
    <w:multiLevelType w:val="multilevel"/>
    <w:tmpl w:val="655277E6"/>
    <w:lvl w:ilvl="0">
      <w:start w:val="1"/>
      <w:numFmt w:val="ordinal"/>
      <w:lvlText w:val="%1"/>
      <w:lvlJc w:val="left"/>
      <w:pPr>
        <w:ind w:left="680" w:hanging="680"/>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013770D"/>
    <w:multiLevelType w:val="multilevel"/>
    <w:tmpl w:val="06A8C990"/>
    <w:lvl w:ilvl="0">
      <w:start w:val="1"/>
      <w:numFmt w:val="ordinal"/>
      <w:lvlText w:val="%1"/>
      <w:lvlJc w:val="left"/>
      <w:pPr>
        <w:ind w:left="680" w:hanging="680"/>
      </w:pPr>
      <w:rPr>
        <w:rFonts w:hint="default"/>
      </w:rPr>
    </w:lvl>
    <w:lvl w:ilvl="1">
      <w:start w:val="1"/>
      <w:numFmt w:val="ordinal"/>
      <w:lvlText w:val="%1%2"/>
      <w:lvlJc w:val="left"/>
      <w:pPr>
        <w:ind w:left="624" w:hanging="62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28437A1"/>
    <w:multiLevelType w:val="multilevel"/>
    <w:tmpl w:val="7A2A1A1E"/>
    <w:lvl w:ilvl="0">
      <w:start w:val="1"/>
      <w:numFmt w:val="ordinal"/>
      <w:lvlText w:val="%1"/>
      <w:lvlJc w:val="left"/>
      <w:pPr>
        <w:ind w:left="567" w:hanging="567"/>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F5F4F87"/>
    <w:multiLevelType w:val="multilevel"/>
    <w:tmpl w:val="7D1652EA"/>
    <w:lvl w:ilvl="0">
      <w:start w:val="1"/>
      <w:numFmt w:val="ordinal"/>
      <w:lvlText w:val="%1"/>
      <w:lvlJc w:val="left"/>
      <w:pPr>
        <w:ind w:left="680" w:hanging="68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48274A24"/>
    <w:multiLevelType w:val="multilevel"/>
    <w:tmpl w:val="A2647D1A"/>
    <w:lvl w:ilvl="0">
      <w:start w:val="1"/>
      <w:numFmt w:val="ordinal"/>
      <w:lvlText w:val="%1"/>
      <w:lvlJc w:val="left"/>
      <w:pPr>
        <w:ind w:left="680" w:hanging="680"/>
      </w:pPr>
      <w:rPr>
        <w:rFonts w:hint="default"/>
      </w:rPr>
    </w:lvl>
    <w:lvl w:ilvl="1">
      <w:start w:val="1"/>
      <w:numFmt w:val="ordinal"/>
      <w:lvlText w:val="%1%2"/>
      <w:lvlJc w:val="left"/>
      <w:pPr>
        <w:ind w:left="737" w:hanging="737"/>
      </w:pPr>
      <w:rPr>
        <w:rFonts w:hint="default"/>
      </w:rPr>
    </w:lvl>
    <w:lvl w:ilvl="2">
      <w:start w:val="1"/>
      <w:numFmt w:val="ordinal"/>
      <w:lvlText w:val="%1%2%3"/>
      <w:lvlJc w:val="left"/>
      <w:pPr>
        <w:ind w:left="720" w:hanging="720"/>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22" w15:restartNumberingAfterBreak="0">
    <w:nsid w:val="489653AB"/>
    <w:multiLevelType w:val="multilevel"/>
    <w:tmpl w:val="9B5EDEF8"/>
    <w:lvl w:ilvl="0">
      <w:start w:val="1"/>
      <w:numFmt w:val="decimal"/>
      <w:suff w:val="space"/>
      <w:lvlText w:val="%1"/>
      <w:lvlJc w:val="left"/>
      <w:pPr>
        <w:ind w:left="113" w:hanging="113"/>
      </w:pPr>
      <w:rPr>
        <w:rFonts w:hint="default"/>
      </w:rPr>
    </w:lvl>
    <w:lvl w:ilvl="1">
      <w:start w:val="1"/>
      <w:numFmt w:val="ordinal"/>
      <w:lvlText w:val="%1.%2"/>
      <w:lvlJc w:val="left"/>
      <w:pPr>
        <w:ind w:left="680" w:hanging="680"/>
      </w:pPr>
      <w:rPr>
        <w:rFonts w:hint="default"/>
      </w:rPr>
    </w:lvl>
    <w:lvl w:ilvl="2">
      <w:start w:val="1"/>
      <w:numFmt w:val="ordinal"/>
      <w:lvlText w:val="%1.%2%3"/>
      <w:lvlJc w:val="left"/>
      <w:pPr>
        <w:ind w:left="624" w:hanging="624"/>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23" w15:restartNumberingAfterBreak="0">
    <w:nsid w:val="4A4A3EA9"/>
    <w:multiLevelType w:val="hybridMultilevel"/>
    <w:tmpl w:val="2232524E"/>
    <w:lvl w:ilvl="0" w:tplc="62389E82">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B302896"/>
    <w:multiLevelType w:val="multilevel"/>
    <w:tmpl w:val="0260868A"/>
    <w:lvl w:ilvl="0">
      <w:start w:val="1"/>
      <w:numFmt w:val="decimal"/>
      <w:lvlText w:val="%1"/>
      <w:lvlJc w:val="left"/>
      <w:pPr>
        <w:ind w:left="113" w:hanging="113"/>
      </w:pPr>
      <w:rPr>
        <w:rFonts w:hint="default"/>
      </w:rPr>
    </w:lvl>
    <w:lvl w:ilvl="1">
      <w:start w:val="1"/>
      <w:numFmt w:val="ordinal"/>
      <w:lvlText w:val="%1.%2"/>
      <w:lvlJc w:val="left"/>
      <w:pPr>
        <w:ind w:left="680" w:hanging="680"/>
      </w:pPr>
      <w:rPr>
        <w:rFonts w:hint="default"/>
      </w:rPr>
    </w:lvl>
    <w:lvl w:ilvl="2">
      <w:start w:val="1"/>
      <w:numFmt w:val="ordinal"/>
      <w:lvlText w:val="%1.%2%3"/>
      <w:lvlJc w:val="left"/>
      <w:pPr>
        <w:ind w:left="624" w:hanging="624"/>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25" w15:restartNumberingAfterBreak="0">
    <w:nsid w:val="4F1B7D6E"/>
    <w:multiLevelType w:val="multilevel"/>
    <w:tmpl w:val="2AC65C54"/>
    <w:lvl w:ilvl="0">
      <w:start w:val="1"/>
      <w:numFmt w:val="decimal"/>
      <w:suff w:val="space"/>
      <w:lvlText w:val="%1"/>
      <w:lvlJc w:val="left"/>
      <w:pPr>
        <w:ind w:left="113" w:hanging="113"/>
      </w:pPr>
      <w:rPr>
        <w:rFonts w:hint="default"/>
      </w:rPr>
    </w:lvl>
    <w:lvl w:ilvl="1">
      <w:start w:val="1"/>
      <w:numFmt w:val="ordinal"/>
      <w:lvlText w:val="%1.%2"/>
      <w:lvlJc w:val="left"/>
      <w:pPr>
        <w:ind w:left="680" w:hanging="680"/>
      </w:pPr>
      <w:rPr>
        <w:rFonts w:hint="default"/>
      </w:rPr>
    </w:lvl>
    <w:lvl w:ilvl="2">
      <w:start w:val="1"/>
      <w:numFmt w:val="ordinal"/>
      <w:lvlText w:val="%1.%2%3"/>
      <w:lvlJc w:val="left"/>
      <w:pPr>
        <w:ind w:left="624" w:hanging="624"/>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26" w15:restartNumberingAfterBreak="0">
    <w:nsid w:val="53DB36E5"/>
    <w:multiLevelType w:val="multilevel"/>
    <w:tmpl w:val="89C23874"/>
    <w:lvl w:ilvl="0">
      <w:start w:val="1"/>
      <w:numFmt w:val="decimal"/>
      <w:suff w:val="space"/>
      <w:lvlText w:val="%1"/>
      <w:lvlJc w:val="left"/>
      <w:pPr>
        <w:ind w:left="113" w:hanging="113"/>
      </w:pPr>
      <w:rPr>
        <w:rFonts w:hint="default"/>
      </w:rPr>
    </w:lvl>
    <w:lvl w:ilvl="1">
      <w:start w:val="1"/>
      <w:numFmt w:val="ordinal"/>
      <w:lvlText w:val="%1.%2"/>
      <w:lvlJc w:val="left"/>
      <w:pPr>
        <w:ind w:left="709" w:hanging="709"/>
      </w:pPr>
      <w:rPr>
        <w:rFonts w:hint="default"/>
      </w:rPr>
    </w:lvl>
    <w:lvl w:ilvl="2">
      <w:start w:val="1"/>
      <w:numFmt w:val="ordinal"/>
      <w:lvlText w:val="%1.%2%3"/>
      <w:lvlJc w:val="left"/>
      <w:pPr>
        <w:ind w:left="992" w:hanging="992"/>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27" w15:restartNumberingAfterBreak="0">
    <w:nsid w:val="54D0084A"/>
    <w:multiLevelType w:val="multilevel"/>
    <w:tmpl w:val="0BD41460"/>
    <w:lvl w:ilvl="0">
      <w:start w:val="1"/>
      <w:numFmt w:val="decimal"/>
      <w:lvlText w:val="%1"/>
      <w:lvlJc w:val="left"/>
      <w:pPr>
        <w:tabs>
          <w:tab w:val="num" w:pos="113"/>
        </w:tabs>
        <w:ind w:left="2948" w:hanging="2948"/>
      </w:pPr>
      <w:rPr>
        <w:rFonts w:hint="default"/>
      </w:rPr>
    </w:lvl>
    <w:lvl w:ilvl="1">
      <w:start w:val="1"/>
      <w:numFmt w:val="ordinal"/>
      <w:lvlText w:val="%1.%2"/>
      <w:lvlJc w:val="left"/>
      <w:pPr>
        <w:ind w:left="680" w:hanging="680"/>
      </w:pPr>
      <w:rPr>
        <w:rFonts w:hint="default"/>
      </w:rPr>
    </w:lvl>
    <w:lvl w:ilvl="2">
      <w:start w:val="1"/>
      <w:numFmt w:val="ordinal"/>
      <w:lvlText w:val="%1.%2%3"/>
      <w:lvlJc w:val="left"/>
      <w:pPr>
        <w:ind w:left="624" w:hanging="624"/>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28" w15:restartNumberingAfterBreak="0">
    <w:nsid w:val="56D852AA"/>
    <w:multiLevelType w:val="multilevel"/>
    <w:tmpl w:val="27925B8E"/>
    <w:lvl w:ilvl="0">
      <w:start w:val="1"/>
      <w:numFmt w:val="decimal"/>
      <w:pStyle w:val="AnhangUnterkapitel"/>
      <w:suff w:val="space"/>
      <w:lvlText w:val="Anhang %1"/>
      <w:lvlJc w:val="left"/>
      <w:pPr>
        <w:ind w:left="1418" w:firstLine="0"/>
      </w:pPr>
      <w:rPr>
        <w:rFonts w:hint="default"/>
      </w:rPr>
    </w:lvl>
    <w:lvl w:ilvl="1">
      <w:start w:val="1"/>
      <w:numFmt w:val="none"/>
      <w:suff w:val="nothing"/>
      <w:lvlText w:val=""/>
      <w:lvlJc w:val="left"/>
      <w:pPr>
        <w:ind w:left="1418" w:firstLine="0"/>
      </w:pPr>
      <w:rPr>
        <w:rFonts w:hint="default"/>
      </w:rPr>
    </w:lvl>
    <w:lvl w:ilvl="2">
      <w:start w:val="1"/>
      <w:numFmt w:val="none"/>
      <w:suff w:val="nothing"/>
      <w:lvlText w:val=""/>
      <w:lvlJc w:val="left"/>
      <w:pPr>
        <w:ind w:left="1418" w:firstLine="0"/>
      </w:pPr>
      <w:rPr>
        <w:rFonts w:hint="default"/>
      </w:rPr>
    </w:lvl>
    <w:lvl w:ilvl="3">
      <w:start w:val="1"/>
      <w:numFmt w:val="none"/>
      <w:suff w:val="nothing"/>
      <w:lvlText w:val=""/>
      <w:lvlJc w:val="left"/>
      <w:pPr>
        <w:ind w:left="1418" w:firstLine="0"/>
      </w:pPr>
      <w:rPr>
        <w:rFonts w:hint="default"/>
      </w:rPr>
    </w:lvl>
    <w:lvl w:ilvl="4">
      <w:start w:val="1"/>
      <w:numFmt w:val="none"/>
      <w:suff w:val="nothing"/>
      <w:lvlText w:val=""/>
      <w:lvlJc w:val="left"/>
      <w:pPr>
        <w:ind w:left="1418" w:firstLine="0"/>
      </w:pPr>
      <w:rPr>
        <w:rFonts w:hint="default"/>
      </w:rPr>
    </w:lvl>
    <w:lvl w:ilvl="5">
      <w:start w:val="1"/>
      <w:numFmt w:val="none"/>
      <w:suff w:val="nothing"/>
      <w:lvlText w:val=""/>
      <w:lvlJc w:val="left"/>
      <w:pPr>
        <w:ind w:left="1418" w:firstLine="0"/>
      </w:pPr>
      <w:rPr>
        <w:rFonts w:hint="default"/>
      </w:rPr>
    </w:lvl>
    <w:lvl w:ilvl="6">
      <w:start w:val="1"/>
      <w:numFmt w:val="none"/>
      <w:suff w:val="nothing"/>
      <w:lvlText w:val=""/>
      <w:lvlJc w:val="left"/>
      <w:pPr>
        <w:ind w:left="1418" w:firstLine="0"/>
      </w:pPr>
      <w:rPr>
        <w:rFonts w:hint="default"/>
      </w:rPr>
    </w:lvl>
    <w:lvl w:ilvl="7">
      <w:start w:val="1"/>
      <w:numFmt w:val="none"/>
      <w:suff w:val="nothing"/>
      <w:lvlText w:val=""/>
      <w:lvlJc w:val="left"/>
      <w:pPr>
        <w:ind w:left="1418" w:firstLine="0"/>
      </w:pPr>
      <w:rPr>
        <w:rFonts w:hint="default"/>
      </w:rPr>
    </w:lvl>
    <w:lvl w:ilvl="8">
      <w:start w:val="1"/>
      <w:numFmt w:val="none"/>
      <w:suff w:val="nothing"/>
      <w:lvlText w:val=""/>
      <w:lvlJc w:val="left"/>
      <w:pPr>
        <w:ind w:left="1418" w:firstLine="0"/>
      </w:pPr>
      <w:rPr>
        <w:rFonts w:hint="default"/>
      </w:rPr>
    </w:lvl>
  </w:abstractNum>
  <w:abstractNum w:abstractNumId="29" w15:restartNumberingAfterBreak="0">
    <w:nsid w:val="582705DC"/>
    <w:multiLevelType w:val="multilevel"/>
    <w:tmpl w:val="C95C6294"/>
    <w:lvl w:ilvl="0">
      <w:start w:val="1"/>
      <w:numFmt w:val="ordinal"/>
      <w:lvlText w:val="%1"/>
      <w:lvlJc w:val="left"/>
      <w:pPr>
        <w:ind w:left="851" w:hanging="851"/>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AE60399"/>
    <w:multiLevelType w:val="multilevel"/>
    <w:tmpl w:val="0407001F"/>
    <w:lvl w:ilvl="0">
      <w:start w:val="1"/>
      <w:numFmt w:val="decimal"/>
      <w:lvlText w:val="%1."/>
      <w:lvlJc w:val="left"/>
      <w:pPr>
        <w:ind w:left="360" w:hanging="360"/>
      </w:pPr>
    </w:lvl>
    <w:lvl w:ilvl="1">
      <w:start w:val="1"/>
      <w:numFmt w:val="decimal"/>
      <w:lvlText w:val="%1.%2."/>
      <w:lvlJc w:val="left"/>
      <w:pPr>
        <w:ind w:left="573"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C9C093C"/>
    <w:multiLevelType w:val="multilevel"/>
    <w:tmpl w:val="3A18F850"/>
    <w:lvl w:ilvl="0">
      <w:start w:val="1"/>
      <w:numFmt w:val="ordinal"/>
      <w:lvlText w:val="%1"/>
      <w:lvlJc w:val="left"/>
      <w:pPr>
        <w:ind w:left="680" w:hanging="680"/>
      </w:pPr>
      <w:rPr>
        <w:rFonts w:hint="default"/>
      </w:rPr>
    </w:lvl>
    <w:lvl w:ilvl="1">
      <w:start w:val="1"/>
      <w:numFmt w:val="ordinal"/>
      <w:lvlText w:val="%1%2"/>
      <w:lvlJc w:val="left"/>
      <w:pPr>
        <w:ind w:left="680" w:hanging="680"/>
      </w:pPr>
      <w:rPr>
        <w:rFonts w:hint="default"/>
      </w:rPr>
    </w:lvl>
    <w:lvl w:ilvl="2">
      <w:start w:val="1"/>
      <w:numFmt w:val="ordinal"/>
      <w:lvlText w:val="%1%2%3"/>
      <w:lvlJc w:val="left"/>
      <w:pPr>
        <w:ind w:left="720" w:hanging="720"/>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32" w15:restartNumberingAfterBreak="0">
    <w:nsid w:val="659269E5"/>
    <w:multiLevelType w:val="multilevel"/>
    <w:tmpl w:val="1AF0ED48"/>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5F95106"/>
    <w:multiLevelType w:val="hybridMultilevel"/>
    <w:tmpl w:val="10D293AE"/>
    <w:lvl w:ilvl="0" w:tplc="EEAE3232">
      <w:start w:val="1"/>
      <w:numFmt w:val="bullet"/>
      <w:pStyle w:val="Aufzhlung"/>
      <w:lvlText w:val=""/>
      <w:lvlJc w:val="left"/>
      <w:pPr>
        <w:ind w:left="644"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6E116FD"/>
    <w:multiLevelType w:val="multilevel"/>
    <w:tmpl w:val="6F988788"/>
    <w:lvl w:ilvl="0">
      <w:start w:val="1"/>
      <w:numFmt w:val="ordinal"/>
      <w:lvlText w:val="%1"/>
      <w:lvlJc w:val="left"/>
      <w:pPr>
        <w:ind w:left="680" w:hanging="680"/>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C1D6AD4"/>
    <w:multiLevelType w:val="multilevel"/>
    <w:tmpl w:val="8474D3F6"/>
    <w:lvl w:ilvl="0">
      <w:start w:val="1"/>
      <w:numFmt w:val="decimal"/>
      <w:lvlText w:val="%1"/>
      <w:lvlJc w:val="left"/>
      <w:pPr>
        <w:ind w:left="113" w:hanging="113"/>
      </w:pPr>
      <w:rPr>
        <w:rFonts w:hint="default"/>
      </w:rPr>
    </w:lvl>
    <w:lvl w:ilvl="1">
      <w:start w:val="1"/>
      <w:numFmt w:val="ordinal"/>
      <w:lvlText w:val="%1.%2"/>
      <w:lvlJc w:val="left"/>
      <w:pPr>
        <w:ind w:left="680" w:hanging="680"/>
      </w:pPr>
      <w:rPr>
        <w:rFonts w:hint="default"/>
      </w:rPr>
    </w:lvl>
    <w:lvl w:ilvl="2">
      <w:start w:val="1"/>
      <w:numFmt w:val="ordinal"/>
      <w:lvlText w:val="%1.%2%3"/>
      <w:lvlJc w:val="left"/>
      <w:pPr>
        <w:ind w:left="624" w:hanging="624"/>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36" w15:restartNumberingAfterBreak="0">
    <w:nsid w:val="70B92AB5"/>
    <w:multiLevelType w:val="multilevel"/>
    <w:tmpl w:val="BCB4E770"/>
    <w:lvl w:ilvl="0">
      <w:start w:val="1"/>
      <w:numFmt w:val="decimal"/>
      <w:lvlText w:val="%1."/>
      <w:lvlJc w:val="left"/>
      <w:pPr>
        <w:ind w:left="1000" w:hanging="432"/>
      </w:pPr>
      <w:rPr>
        <w:rFonts w:hint="default"/>
      </w:rPr>
    </w:lvl>
    <w:lvl w:ilvl="1">
      <w:start w:val="1"/>
      <w:numFmt w:val="decimal"/>
      <w:lvlText w:val="%1.%2"/>
      <w:lvlJc w:val="left"/>
      <w:pPr>
        <w:ind w:left="1144" w:hanging="576"/>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432" w:hanging="864"/>
      </w:pPr>
      <w:rPr>
        <w:rFonts w:hint="default"/>
      </w:rPr>
    </w:lvl>
    <w:lvl w:ilvl="4">
      <w:start w:val="1"/>
      <w:numFmt w:val="decimal"/>
      <w:lvlText w:val="%1.%2.%3.%4.%5"/>
      <w:lvlJc w:val="left"/>
      <w:pPr>
        <w:ind w:left="1576" w:hanging="1008"/>
      </w:pPr>
      <w:rPr>
        <w:rFonts w:hint="default"/>
      </w:rPr>
    </w:lvl>
    <w:lvl w:ilvl="5">
      <w:start w:val="1"/>
      <w:numFmt w:val="decimal"/>
      <w:lvlText w:val="%1.%2.%3.%4.%5.%6"/>
      <w:lvlJc w:val="left"/>
      <w:pPr>
        <w:ind w:left="1720" w:hanging="1152"/>
      </w:pPr>
      <w:rPr>
        <w:rFonts w:hint="default"/>
      </w:rPr>
    </w:lvl>
    <w:lvl w:ilvl="6">
      <w:start w:val="1"/>
      <w:numFmt w:val="decimal"/>
      <w:lvlText w:val="%1.%2.%3.%4.%5.%6.%7"/>
      <w:lvlJc w:val="left"/>
      <w:pPr>
        <w:ind w:left="1864" w:hanging="1296"/>
      </w:pPr>
      <w:rPr>
        <w:rFonts w:hint="default"/>
      </w:rPr>
    </w:lvl>
    <w:lvl w:ilvl="7">
      <w:start w:val="1"/>
      <w:numFmt w:val="decimal"/>
      <w:lvlText w:val="%1.%2.%3.%4.%5.%6.%7.%8"/>
      <w:lvlJc w:val="left"/>
      <w:pPr>
        <w:ind w:left="2008" w:hanging="1440"/>
      </w:pPr>
      <w:rPr>
        <w:rFonts w:hint="default"/>
      </w:rPr>
    </w:lvl>
    <w:lvl w:ilvl="8">
      <w:start w:val="1"/>
      <w:numFmt w:val="decimal"/>
      <w:lvlText w:val="%1.%2.%3.%4.%5.%6.%7.%8.%9"/>
      <w:lvlJc w:val="left"/>
      <w:pPr>
        <w:ind w:left="2152" w:hanging="1584"/>
      </w:pPr>
      <w:rPr>
        <w:rFonts w:hint="default"/>
      </w:rPr>
    </w:lvl>
  </w:abstractNum>
  <w:abstractNum w:abstractNumId="37" w15:restartNumberingAfterBreak="0">
    <w:nsid w:val="72EE6D06"/>
    <w:multiLevelType w:val="multilevel"/>
    <w:tmpl w:val="855CBFC2"/>
    <w:lvl w:ilvl="0">
      <w:start w:val="1"/>
      <w:numFmt w:val="decimal"/>
      <w:suff w:val="space"/>
      <w:lvlText w:val="%1"/>
      <w:lvlJc w:val="left"/>
      <w:pPr>
        <w:ind w:left="113" w:hanging="113"/>
      </w:pPr>
      <w:rPr>
        <w:rFonts w:hint="default"/>
      </w:rPr>
    </w:lvl>
    <w:lvl w:ilvl="1">
      <w:start w:val="1"/>
      <w:numFmt w:val="ordinal"/>
      <w:lvlText w:val="%1.%2"/>
      <w:lvlJc w:val="left"/>
      <w:pPr>
        <w:ind w:left="709" w:hanging="709"/>
      </w:pPr>
      <w:rPr>
        <w:rFonts w:hint="default"/>
      </w:rPr>
    </w:lvl>
    <w:lvl w:ilvl="2">
      <w:start w:val="1"/>
      <w:numFmt w:val="ordinal"/>
      <w:lvlText w:val="%1.%2%3"/>
      <w:lvlJc w:val="left"/>
      <w:pPr>
        <w:ind w:left="624" w:hanging="624"/>
      </w:pPr>
      <w:rPr>
        <w:rFonts w:hint="default"/>
      </w:rPr>
    </w:lvl>
    <w:lvl w:ilvl="3">
      <w:start w:val="1"/>
      <w:numFmt w:val="ordinal"/>
      <w:lvlText w:val="%1%2%3%4"/>
      <w:lvlJc w:val="left"/>
      <w:pPr>
        <w:ind w:left="864" w:hanging="864"/>
      </w:pPr>
      <w:rPr>
        <w:rFonts w:hint="default"/>
      </w:rPr>
    </w:lvl>
    <w:lvl w:ilvl="4">
      <w:start w:val="1"/>
      <w:numFmt w:val="ordinal"/>
      <w:lvlText w:val="%1%2%3%4%5"/>
      <w:lvlJc w:val="left"/>
      <w:pPr>
        <w:ind w:left="1008" w:hanging="1008"/>
      </w:pPr>
      <w:rPr>
        <w:rFonts w:hint="default"/>
      </w:rPr>
    </w:lvl>
    <w:lvl w:ilvl="5">
      <w:start w:val="1"/>
      <w:numFmt w:val="ordinal"/>
      <w:lvlText w:val="%1%2%3%4%5%6"/>
      <w:lvlJc w:val="left"/>
      <w:pPr>
        <w:ind w:left="1152" w:hanging="1152"/>
      </w:pPr>
      <w:rPr>
        <w:rFonts w:hint="default"/>
      </w:rPr>
    </w:lvl>
    <w:lvl w:ilvl="6">
      <w:start w:val="1"/>
      <w:numFmt w:val="ordinal"/>
      <w:lvlText w:val="%1%2%3%4%5%6%7"/>
      <w:lvlJc w:val="left"/>
      <w:pPr>
        <w:ind w:left="1296" w:hanging="1296"/>
      </w:pPr>
      <w:rPr>
        <w:rFonts w:hint="default"/>
      </w:rPr>
    </w:lvl>
    <w:lvl w:ilvl="7">
      <w:start w:val="1"/>
      <w:numFmt w:val="ordinal"/>
      <w:lvlText w:val="%1%2%3%4%5%6%7%8"/>
      <w:lvlJc w:val="left"/>
      <w:pPr>
        <w:ind w:left="1440" w:hanging="1440"/>
      </w:pPr>
      <w:rPr>
        <w:rFonts w:hint="default"/>
      </w:rPr>
    </w:lvl>
    <w:lvl w:ilvl="8">
      <w:start w:val="1"/>
      <w:numFmt w:val="ordinal"/>
      <w:lvlText w:val="%1%2%3%4%5%6%7%8%9"/>
      <w:lvlJc w:val="left"/>
      <w:pPr>
        <w:ind w:left="1584" w:hanging="1584"/>
      </w:pPr>
      <w:rPr>
        <w:rFonts w:hint="default"/>
      </w:rPr>
    </w:lvl>
  </w:abstractNum>
  <w:abstractNum w:abstractNumId="38" w15:restartNumberingAfterBreak="0">
    <w:nsid w:val="755D3367"/>
    <w:multiLevelType w:val="multilevel"/>
    <w:tmpl w:val="CEAE7950"/>
    <w:lvl w:ilvl="0">
      <w:start w:val="1"/>
      <w:numFmt w:val="ordinal"/>
      <w:lvlText w:val="%1"/>
      <w:lvlJc w:val="left"/>
      <w:pPr>
        <w:ind w:left="680" w:hanging="68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8E95FA5"/>
    <w:multiLevelType w:val="multilevel"/>
    <w:tmpl w:val="AE20A134"/>
    <w:lvl w:ilvl="0">
      <w:start w:val="1"/>
      <w:numFmt w:val="decimal"/>
      <w:suff w:val="space"/>
      <w:lvlText w:val="Anhang %1"/>
      <w:lvlJc w:val="left"/>
      <w:pPr>
        <w:ind w:left="709" w:firstLine="0"/>
      </w:pPr>
      <w:rPr>
        <w:rFonts w:hint="default"/>
      </w:rPr>
    </w:lvl>
    <w:lvl w:ilvl="1">
      <w:start w:val="1"/>
      <w:numFmt w:val="none"/>
      <w:suff w:val="nothing"/>
      <w:lvlText w:val=""/>
      <w:lvlJc w:val="left"/>
      <w:pPr>
        <w:ind w:left="709" w:firstLine="0"/>
      </w:pPr>
      <w:rPr>
        <w:rFonts w:hint="default"/>
      </w:rPr>
    </w:lvl>
    <w:lvl w:ilvl="2">
      <w:start w:val="1"/>
      <w:numFmt w:val="none"/>
      <w:suff w:val="nothing"/>
      <w:lvlText w:val=""/>
      <w:lvlJc w:val="left"/>
      <w:pPr>
        <w:ind w:left="709" w:firstLine="0"/>
      </w:pPr>
      <w:rPr>
        <w:rFonts w:hint="default"/>
      </w:rPr>
    </w:lvl>
    <w:lvl w:ilvl="3">
      <w:start w:val="1"/>
      <w:numFmt w:val="none"/>
      <w:suff w:val="nothing"/>
      <w:lvlText w:val=""/>
      <w:lvlJc w:val="left"/>
      <w:pPr>
        <w:ind w:left="709" w:firstLine="0"/>
      </w:pPr>
      <w:rPr>
        <w:rFonts w:hint="default"/>
      </w:rPr>
    </w:lvl>
    <w:lvl w:ilvl="4">
      <w:start w:val="1"/>
      <w:numFmt w:val="none"/>
      <w:suff w:val="nothing"/>
      <w:lvlText w:val=""/>
      <w:lvlJc w:val="left"/>
      <w:pPr>
        <w:ind w:left="709" w:firstLine="0"/>
      </w:pPr>
      <w:rPr>
        <w:rFonts w:hint="default"/>
      </w:rPr>
    </w:lvl>
    <w:lvl w:ilvl="5">
      <w:start w:val="1"/>
      <w:numFmt w:val="none"/>
      <w:suff w:val="nothing"/>
      <w:lvlText w:val=""/>
      <w:lvlJc w:val="left"/>
      <w:pPr>
        <w:ind w:left="709" w:firstLine="0"/>
      </w:pPr>
      <w:rPr>
        <w:rFonts w:hint="default"/>
      </w:rPr>
    </w:lvl>
    <w:lvl w:ilvl="6">
      <w:start w:val="1"/>
      <w:numFmt w:val="none"/>
      <w:suff w:val="nothing"/>
      <w:lvlText w:val=""/>
      <w:lvlJc w:val="left"/>
      <w:pPr>
        <w:ind w:left="709" w:firstLine="0"/>
      </w:pPr>
      <w:rPr>
        <w:rFonts w:hint="default"/>
      </w:rPr>
    </w:lvl>
    <w:lvl w:ilvl="7">
      <w:start w:val="1"/>
      <w:numFmt w:val="none"/>
      <w:suff w:val="nothing"/>
      <w:lvlText w:val=""/>
      <w:lvlJc w:val="left"/>
      <w:pPr>
        <w:ind w:left="709" w:firstLine="0"/>
      </w:pPr>
      <w:rPr>
        <w:rFonts w:hint="default"/>
      </w:rPr>
    </w:lvl>
    <w:lvl w:ilvl="8">
      <w:start w:val="1"/>
      <w:numFmt w:val="none"/>
      <w:suff w:val="nothing"/>
      <w:lvlText w:val=""/>
      <w:lvlJc w:val="left"/>
      <w:pPr>
        <w:ind w:left="709" w:firstLine="0"/>
      </w:pPr>
      <w:rPr>
        <w:rFonts w:hint="default"/>
      </w:rPr>
    </w:lvl>
  </w:abstractNum>
  <w:abstractNum w:abstractNumId="40" w15:restartNumberingAfterBreak="0">
    <w:nsid w:val="79417CA7"/>
    <w:multiLevelType w:val="hybridMultilevel"/>
    <w:tmpl w:val="CB3EA7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33"/>
  </w:num>
  <w:num w:numId="3">
    <w:abstractNumId w:val="40"/>
  </w:num>
  <w:num w:numId="4">
    <w:abstractNumId w:val="11"/>
  </w:num>
  <w:num w:numId="5">
    <w:abstractNumId w:val="23"/>
  </w:num>
  <w:num w:numId="6">
    <w:abstractNumId w:val="13"/>
    <w:lvlOverride w:ilvl="0">
      <w:startOverride w:val="3"/>
    </w:lvlOverride>
  </w:num>
  <w:num w:numId="7">
    <w:abstractNumId w:val="30"/>
  </w:num>
  <w:num w:numId="8">
    <w:abstractNumId w:val="14"/>
  </w:num>
  <w:num w:numId="9">
    <w:abstractNumId w:val="10"/>
  </w:num>
  <w:num w:numId="10">
    <w:abstractNumId w:val="18"/>
  </w:num>
  <w:num w:numId="11">
    <w:abstractNumId w:val="36"/>
  </w:num>
  <w:num w:numId="12">
    <w:abstractNumId w:val="32"/>
  </w:num>
  <w:num w:numId="13">
    <w:abstractNumId w:val="19"/>
  </w:num>
  <w:num w:numId="14">
    <w:abstractNumId w:val="29"/>
  </w:num>
  <w:num w:numId="15">
    <w:abstractNumId w:val="38"/>
  </w:num>
  <w:num w:numId="16">
    <w:abstractNumId w:val="20"/>
  </w:num>
  <w:num w:numId="17">
    <w:abstractNumId w:val="34"/>
  </w:num>
  <w:num w:numId="18">
    <w:abstractNumId w:val="15"/>
  </w:num>
  <w:num w:numId="19">
    <w:abstractNumId w:val="17"/>
  </w:num>
  <w:num w:numId="20">
    <w:abstractNumId w:val="21"/>
  </w:num>
  <w:num w:numId="21">
    <w:abstractNumId w:val="31"/>
  </w:num>
  <w:num w:numId="22">
    <w:abstractNumId w:val="16"/>
  </w:num>
  <w:num w:numId="23">
    <w:abstractNumId w:val="24"/>
  </w:num>
  <w:num w:numId="24">
    <w:abstractNumId w:val="22"/>
  </w:num>
  <w:num w:numId="25">
    <w:abstractNumId w:val="27"/>
  </w:num>
  <w:num w:numId="26">
    <w:abstractNumId w:val="35"/>
  </w:num>
  <w:num w:numId="27">
    <w:abstractNumId w:val="25"/>
  </w:num>
  <w:num w:numId="28">
    <w:abstractNumId w:val="37"/>
  </w:num>
  <w:num w:numId="29">
    <w:abstractNumId w:val="12"/>
  </w:num>
  <w:num w:numId="30">
    <w:abstractNumId w:val="26"/>
  </w:num>
  <w:num w:numId="31">
    <w:abstractNumId w:val="39"/>
  </w:num>
  <w:num w:numId="32">
    <w:abstractNumId w:val="28"/>
  </w:num>
  <w:num w:numId="33">
    <w:abstractNumId w:val="0"/>
  </w:num>
  <w:num w:numId="34">
    <w:abstractNumId w:val="1"/>
  </w:num>
  <w:num w:numId="35">
    <w:abstractNumId w:val="2"/>
  </w:num>
  <w:num w:numId="36">
    <w:abstractNumId w:val="3"/>
  </w:num>
  <w:num w:numId="37">
    <w:abstractNumId w:val="8"/>
  </w:num>
  <w:num w:numId="38">
    <w:abstractNumId w:val="4"/>
  </w:num>
  <w:num w:numId="39">
    <w:abstractNumId w:val="5"/>
  </w:num>
  <w:num w:numId="40">
    <w:abstractNumId w:val="6"/>
  </w:num>
  <w:num w:numId="41">
    <w:abstractNumId w:val="7"/>
  </w:num>
  <w:num w:numId="42">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activeWritingStyle w:appName="MSWord" w:lang="de-DE" w:vendorID="64" w:dllVersion="4096" w:nlCheck="1" w:checkStyle="0"/>
  <w:activeWritingStyle w:appName="MSWord" w:lang="en-US" w:vendorID="64" w:dllVersion="4096" w:nlCheck="1" w:checkStyle="0"/>
  <w:activeWritingStyle w:appName="MSWord" w:lang="de-DE" w:vendorID="64" w:dllVersion="0" w:nlCheck="1" w:checkStyle="0"/>
  <w:activeWritingStyle w:appName="MSWord" w:lang="en-US" w:vendorID="64" w:dllVersion="0"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3"/>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Porto::GUID" w:val="{726dc6bc-97a3-4737-a7ef-d13a90ac375c}"/>
  </w:docVars>
  <w:rsids>
    <w:rsidRoot w:val="00B9622F"/>
    <w:rsid w:val="000016CC"/>
    <w:rsid w:val="00001994"/>
    <w:rsid w:val="00003917"/>
    <w:rsid w:val="000046D4"/>
    <w:rsid w:val="0000764F"/>
    <w:rsid w:val="00014125"/>
    <w:rsid w:val="000151D5"/>
    <w:rsid w:val="00015387"/>
    <w:rsid w:val="0001598C"/>
    <w:rsid w:val="00016575"/>
    <w:rsid w:val="0002442B"/>
    <w:rsid w:val="0002623B"/>
    <w:rsid w:val="000308C0"/>
    <w:rsid w:val="00031CBD"/>
    <w:rsid w:val="0003300C"/>
    <w:rsid w:val="00036449"/>
    <w:rsid w:val="00040727"/>
    <w:rsid w:val="00040879"/>
    <w:rsid w:val="00042039"/>
    <w:rsid w:val="000444C1"/>
    <w:rsid w:val="00046BEF"/>
    <w:rsid w:val="000470BA"/>
    <w:rsid w:val="000522D5"/>
    <w:rsid w:val="000531BB"/>
    <w:rsid w:val="000537A8"/>
    <w:rsid w:val="00053F5D"/>
    <w:rsid w:val="000573F9"/>
    <w:rsid w:val="00057F9D"/>
    <w:rsid w:val="0006085B"/>
    <w:rsid w:val="0006252A"/>
    <w:rsid w:val="000657B2"/>
    <w:rsid w:val="0006587A"/>
    <w:rsid w:val="0006683D"/>
    <w:rsid w:val="0007227F"/>
    <w:rsid w:val="00073963"/>
    <w:rsid w:val="000742CD"/>
    <w:rsid w:val="0008011B"/>
    <w:rsid w:val="00080F72"/>
    <w:rsid w:val="000855DB"/>
    <w:rsid w:val="000905BE"/>
    <w:rsid w:val="00091576"/>
    <w:rsid w:val="000950D9"/>
    <w:rsid w:val="000956A3"/>
    <w:rsid w:val="000960A9"/>
    <w:rsid w:val="00096F66"/>
    <w:rsid w:val="000A1CA3"/>
    <w:rsid w:val="000A54ED"/>
    <w:rsid w:val="000A638C"/>
    <w:rsid w:val="000B1083"/>
    <w:rsid w:val="000B108B"/>
    <w:rsid w:val="000B3700"/>
    <w:rsid w:val="000B5643"/>
    <w:rsid w:val="000B5A1C"/>
    <w:rsid w:val="000C0574"/>
    <w:rsid w:val="000C0CFA"/>
    <w:rsid w:val="000C352A"/>
    <w:rsid w:val="000C39C2"/>
    <w:rsid w:val="000C6724"/>
    <w:rsid w:val="000D0839"/>
    <w:rsid w:val="000D14FD"/>
    <w:rsid w:val="000D3B71"/>
    <w:rsid w:val="000D54F0"/>
    <w:rsid w:val="000D63C9"/>
    <w:rsid w:val="000D662B"/>
    <w:rsid w:val="000E0168"/>
    <w:rsid w:val="000E20D1"/>
    <w:rsid w:val="000E41D5"/>
    <w:rsid w:val="000E4CDE"/>
    <w:rsid w:val="000E7061"/>
    <w:rsid w:val="000F1A04"/>
    <w:rsid w:val="000F3BD0"/>
    <w:rsid w:val="000F3FF7"/>
    <w:rsid w:val="000F4FF9"/>
    <w:rsid w:val="000F51B5"/>
    <w:rsid w:val="000F73FB"/>
    <w:rsid w:val="00100816"/>
    <w:rsid w:val="00100F87"/>
    <w:rsid w:val="001017C1"/>
    <w:rsid w:val="001048E3"/>
    <w:rsid w:val="00104D4A"/>
    <w:rsid w:val="001068CA"/>
    <w:rsid w:val="001104CD"/>
    <w:rsid w:val="001104E4"/>
    <w:rsid w:val="001128AA"/>
    <w:rsid w:val="00113CC4"/>
    <w:rsid w:val="00115A79"/>
    <w:rsid w:val="001217E6"/>
    <w:rsid w:val="00122900"/>
    <w:rsid w:val="00122B4A"/>
    <w:rsid w:val="001239E6"/>
    <w:rsid w:val="00126B3F"/>
    <w:rsid w:val="00126D88"/>
    <w:rsid w:val="00132BA4"/>
    <w:rsid w:val="00135A2F"/>
    <w:rsid w:val="001377EC"/>
    <w:rsid w:val="00142418"/>
    <w:rsid w:val="00142E11"/>
    <w:rsid w:val="00145F4B"/>
    <w:rsid w:val="00146E62"/>
    <w:rsid w:val="0015175D"/>
    <w:rsid w:val="001530FF"/>
    <w:rsid w:val="00154E9A"/>
    <w:rsid w:val="0015763E"/>
    <w:rsid w:val="00162F98"/>
    <w:rsid w:val="001630A2"/>
    <w:rsid w:val="00166D26"/>
    <w:rsid w:val="001679AB"/>
    <w:rsid w:val="00173F55"/>
    <w:rsid w:val="001746D9"/>
    <w:rsid w:val="00176EA8"/>
    <w:rsid w:val="0017726F"/>
    <w:rsid w:val="00177729"/>
    <w:rsid w:val="001777DA"/>
    <w:rsid w:val="00181439"/>
    <w:rsid w:val="001814F0"/>
    <w:rsid w:val="00181C9A"/>
    <w:rsid w:val="00182085"/>
    <w:rsid w:val="00182ADC"/>
    <w:rsid w:val="00183BCE"/>
    <w:rsid w:val="00187108"/>
    <w:rsid w:val="001900F4"/>
    <w:rsid w:val="001908DD"/>
    <w:rsid w:val="00193BAF"/>
    <w:rsid w:val="001946A2"/>
    <w:rsid w:val="001A0733"/>
    <w:rsid w:val="001A0C5F"/>
    <w:rsid w:val="001A0D66"/>
    <w:rsid w:val="001A186A"/>
    <w:rsid w:val="001A26E0"/>
    <w:rsid w:val="001A2C6B"/>
    <w:rsid w:val="001A335A"/>
    <w:rsid w:val="001A3FE2"/>
    <w:rsid w:val="001A546A"/>
    <w:rsid w:val="001A6BE3"/>
    <w:rsid w:val="001A7090"/>
    <w:rsid w:val="001A7913"/>
    <w:rsid w:val="001B304A"/>
    <w:rsid w:val="001B4682"/>
    <w:rsid w:val="001B6FEB"/>
    <w:rsid w:val="001B750A"/>
    <w:rsid w:val="001B78AA"/>
    <w:rsid w:val="001C0C3E"/>
    <w:rsid w:val="001C0D0B"/>
    <w:rsid w:val="001C18AE"/>
    <w:rsid w:val="001C3A9D"/>
    <w:rsid w:val="001C4161"/>
    <w:rsid w:val="001C42F0"/>
    <w:rsid w:val="001C706F"/>
    <w:rsid w:val="001C7103"/>
    <w:rsid w:val="001C78E6"/>
    <w:rsid w:val="001C7E92"/>
    <w:rsid w:val="001D065C"/>
    <w:rsid w:val="001D20A0"/>
    <w:rsid w:val="001D225D"/>
    <w:rsid w:val="001D282B"/>
    <w:rsid w:val="001D39BF"/>
    <w:rsid w:val="001D68BB"/>
    <w:rsid w:val="001D74BB"/>
    <w:rsid w:val="001E0193"/>
    <w:rsid w:val="001E133F"/>
    <w:rsid w:val="001E234F"/>
    <w:rsid w:val="001E456F"/>
    <w:rsid w:val="001E4D97"/>
    <w:rsid w:val="001E4E7F"/>
    <w:rsid w:val="001E757C"/>
    <w:rsid w:val="001E7C64"/>
    <w:rsid w:val="001F166D"/>
    <w:rsid w:val="001F1DA0"/>
    <w:rsid w:val="001F52D6"/>
    <w:rsid w:val="001F6584"/>
    <w:rsid w:val="001F6C84"/>
    <w:rsid w:val="0020124B"/>
    <w:rsid w:val="00202373"/>
    <w:rsid w:val="0020251D"/>
    <w:rsid w:val="00202ECF"/>
    <w:rsid w:val="002042AB"/>
    <w:rsid w:val="00204A7E"/>
    <w:rsid w:val="00207AA6"/>
    <w:rsid w:val="00210085"/>
    <w:rsid w:val="002113C8"/>
    <w:rsid w:val="002138F1"/>
    <w:rsid w:val="00214312"/>
    <w:rsid w:val="002144C3"/>
    <w:rsid w:val="0021532E"/>
    <w:rsid w:val="002165C2"/>
    <w:rsid w:val="00217A09"/>
    <w:rsid w:val="00222781"/>
    <w:rsid w:val="00226CE0"/>
    <w:rsid w:val="00227EE1"/>
    <w:rsid w:val="00232D9F"/>
    <w:rsid w:val="00233739"/>
    <w:rsid w:val="002338A1"/>
    <w:rsid w:val="00233C6F"/>
    <w:rsid w:val="0023415F"/>
    <w:rsid w:val="00235C0E"/>
    <w:rsid w:val="00235FA0"/>
    <w:rsid w:val="00237441"/>
    <w:rsid w:val="002403FB"/>
    <w:rsid w:val="002406D5"/>
    <w:rsid w:val="00240AD3"/>
    <w:rsid w:val="00241C43"/>
    <w:rsid w:val="002472A0"/>
    <w:rsid w:val="00247666"/>
    <w:rsid w:val="00254B32"/>
    <w:rsid w:val="00254D82"/>
    <w:rsid w:val="00255EB5"/>
    <w:rsid w:val="002560CD"/>
    <w:rsid w:val="0025614D"/>
    <w:rsid w:val="00265B5C"/>
    <w:rsid w:val="00265EAE"/>
    <w:rsid w:val="00270B5D"/>
    <w:rsid w:val="00274032"/>
    <w:rsid w:val="00275716"/>
    <w:rsid w:val="00275BA6"/>
    <w:rsid w:val="0027623B"/>
    <w:rsid w:val="00277796"/>
    <w:rsid w:val="00280292"/>
    <w:rsid w:val="002835F2"/>
    <w:rsid w:val="00283DE9"/>
    <w:rsid w:val="00284D3D"/>
    <w:rsid w:val="0028626F"/>
    <w:rsid w:val="00286CF6"/>
    <w:rsid w:val="002901F0"/>
    <w:rsid w:val="00290783"/>
    <w:rsid w:val="00291AB6"/>
    <w:rsid w:val="00292A45"/>
    <w:rsid w:val="00296C3E"/>
    <w:rsid w:val="00297437"/>
    <w:rsid w:val="002A344E"/>
    <w:rsid w:val="002B129E"/>
    <w:rsid w:val="002B2E02"/>
    <w:rsid w:val="002B4071"/>
    <w:rsid w:val="002B4C3C"/>
    <w:rsid w:val="002B56C9"/>
    <w:rsid w:val="002B7D93"/>
    <w:rsid w:val="002C00B8"/>
    <w:rsid w:val="002C02A6"/>
    <w:rsid w:val="002C1074"/>
    <w:rsid w:val="002C2EFE"/>
    <w:rsid w:val="002C3806"/>
    <w:rsid w:val="002D19AD"/>
    <w:rsid w:val="002D612A"/>
    <w:rsid w:val="002D6847"/>
    <w:rsid w:val="002D6D63"/>
    <w:rsid w:val="002E15D0"/>
    <w:rsid w:val="002E1AEC"/>
    <w:rsid w:val="002E2070"/>
    <w:rsid w:val="002E3551"/>
    <w:rsid w:val="002E3C62"/>
    <w:rsid w:val="002E7EA3"/>
    <w:rsid w:val="002F04DF"/>
    <w:rsid w:val="002F1C00"/>
    <w:rsid w:val="002F28AA"/>
    <w:rsid w:val="002F3169"/>
    <w:rsid w:val="002F5E32"/>
    <w:rsid w:val="002F715E"/>
    <w:rsid w:val="003001D8"/>
    <w:rsid w:val="00302E78"/>
    <w:rsid w:val="00305E61"/>
    <w:rsid w:val="003061F8"/>
    <w:rsid w:val="00307BE2"/>
    <w:rsid w:val="003102B2"/>
    <w:rsid w:val="003118A8"/>
    <w:rsid w:val="0031245D"/>
    <w:rsid w:val="00312DEA"/>
    <w:rsid w:val="00313DBD"/>
    <w:rsid w:val="003145FA"/>
    <w:rsid w:val="0031544A"/>
    <w:rsid w:val="003163DD"/>
    <w:rsid w:val="0031693A"/>
    <w:rsid w:val="00320628"/>
    <w:rsid w:val="003212D2"/>
    <w:rsid w:val="00321A53"/>
    <w:rsid w:val="00327252"/>
    <w:rsid w:val="00327A75"/>
    <w:rsid w:val="00327D2A"/>
    <w:rsid w:val="003315FC"/>
    <w:rsid w:val="00333782"/>
    <w:rsid w:val="00334A48"/>
    <w:rsid w:val="00335585"/>
    <w:rsid w:val="003362EB"/>
    <w:rsid w:val="00340529"/>
    <w:rsid w:val="003410D6"/>
    <w:rsid w:val="00342899"/>
    <w:rsid w:val="003446CD"/>
    <w:rsid w:val="00345D8D"/>
    <w:rsid w:val="0034790D"/>
    <w:rsid w:val="00347F04"/>
    <w:rsid w:val="00350223"/>
    <w:rsid w:val="0035064A"/>
    <w:rsid w:val="0035258B"/>
    <w:rsid w:val="003530AF"/>
    <w:rsid w:val="00353D5A"/>
    <w:rsid w:val="00355CDB"/>
    <w:rsid w:val="0035721A"/>
    <w:rsid w:val="00357233"/>
    <w:rsid w:val="00361FD8"/>
    <w:rsid w:val="00370EED"/>
    <w:rsid w:val="00371AB3"/>
    <w:rsid w:val="00371BB1"/>
    <w:rsid w:val="003721F1"/>
    <w:rsid w:val="00372D7D"/>
    <w:rsid w:val="00376481"/>
    <w:rsid w:val="00377D08"/>
    <w:rsid w:val="003817D3"/>
    <w:rsid w:val="00381CD0"/>
    <w:rsid w:val="00381FD4"/>
    <w:rsid w:val="003831AA"/>
    <w:rsid w:val="003836D9"/>
    <w:rsid w:val="0038448D"/>
    <w:rsid w:val="00386B37"/>
    <w:rsid w:val="00391615"/>
    <w:rsid w:val="0039241A"/>
    <w:rsid w:val="003A11B2"/>
    <w:rsid w:val="003A12B9"/>
    <w:rsid w:val="003A161C"/>
    <w:rsid w:val="003A3E94"/>
    <w:rsid w:val="003A5D77"/>
    <w:rsid w:val="003A63F3"/>
    <w:rsid w:val="003A76BB"/>
    <w:rsid w:val="003B030E"/>
    <w:rsid w:val="003B08D5"/>
    <w:rsid w:val="003B1FFF"/>
    <w:rsid w:val="003B3607"/>
    <w:rsid w:val="003B6A18"/>
    <w:rsid w:val="003B79DE"/>
    <w:rsid w:val="003B7BC5"/>
    <w:rsid w:val="003C129C"/>
    <w:rsid w:val="003C2BD2"/>
    <w:rsid w:val="003C47F2"/>
    <w:rsid w:val="003C4BC6"/>
    <w:rsid w:val="003C6318"/>
    <w:rsid w:val="003C6720"/>
    <w:rsid w:val="003C6896"/>
    <w:rsid w:val="003C6FEA"/>
    <w:rsid w:val="003D061F"/>
    <w:rsid w:val="003D4E04"/>
    <w:rsid w:val="003D6A14"/>
    <w:rsid w:val="003E0EA0"/>
    <w:rsid w:val="003E32AC"/>
    <w:rsid w:val="003E41F7"/>
    <w:rsid w:val="003E5089"/>
    <w:rsid w:val="003E78CE"/>
    <w:rsid w:val="003F0D82"/>
    <w:rsid w:val="003F1257"/>
    <w:rsid w:val="003F267E"/>
    <w:rsid w:val="003F3BC7"/>
    <w:rsid w:val="003F50BF"/>
    <w:rsid w:val="003F7D61"/>
    <w:rsid w:val="00400E9D"/>
    <w:rsid w:val="0040344F"/>
    <w:rsid w:val="00403664"/>
    <w:rsid w:val="0040524F"/>
    <w:rsid w:val="004056F3"/>
    <w:rsid w:val="004072F3"/>
    <w:rsid w:val="00407516"/>
    <w:rsid w:val="00411218"/>
    <w:rsid w:val="0041321F"/>
    <w:rsid w:val="004200A9"/>
    <w:rsid w:val="00421799"/>
    <w:rsid w:val="00421D6B"/>
    <w:rsid w:val="00422D05"/>
    <w:rsid w:val="00422E51"/>
    <w:rsid w:val="004246E1"/>
    <w:rsid w:val="00424836"/>
    <w:rsid w:val="004260F0"/>
    <w:rsid w:val="0042626F"/>
    <w:rsid w:val="0042746E"/>
    <w:rsid w:val="00430778"/>
    <w:rsid w:val="00432F22"/>
    <w:rsid w:val="004343DA"/>
    <w:rsid w:val="004357D3"/>
    <w:rsid w:val="0043654C"/>
    <w:rsid w:val="00436C87"/>
    <w:rsid w:val="00437211"/>
    <w:rsid w:val="0044046A"/>
    <w:rsid w:val="00440D0D"/>
    <w:rsid w:val="0044205C"/>
    <w:rsid w:val="00442CE1"/>
    <w:rsid w:val="00444FB8"/>
    <w:rsid w:val="0044518D"/>
    <w:rsid w:val="0044539B"/>
    <w:rsid w:val="004468C2"/>
    <w:rsid w:val="00450190"/>
    <w:rsid w:val="00451574"/>
    <w:rsid w:val="004543AD"/>
    <w:rsid w:val="00454E34"/>
    <w:rsid w:val="00460DAC"/>
    <w:rsid w:val="00461FE0"/>
    <w:rsid w:val="004656C1"/>
    <w:rsid w:val="004665BB"/>
    <w:rsid w:val="0046770B"/>
    <w:rsid w:val="004703A5"/>
    <w:rsid w:val="004706D3"/>
    <w:rsid w:val="00471CA7"/>
    <w:rsid w:val="00472A61"/>
    <w:rsid w:val="00473560"/>
    <w:rsid w:val="00481256"/>
    <w:rsid w:val="00482233"/>
    <w:rsid w:val="0048352B"/>
    <w:rsid w:val="00483620"/>
    <w:rsid w:val="00484D24"/>
    <w:rsid w:val="004855E1"/>
    <w:rsid w:val="00485D09"/>
    <w:rsid w:val="00491042"/>
    <w:rsid w:val="00491EE4"/>
    <w:rsid w:val="0049365C"/>
    <w:rsid w:val="004940E4"/>
    <w:rsid w:val="0049467C"/>
    <w:rsid w:val="004948E6"/>
    <w:rsid w:val="00497BF2"/>
    <w:rsid w:val="004A29C4"/>
    <w:rsid w:val="004A51B4"/>
    <w:rsid w:val="004A5737"/>
    <w:rsid w:val="004A7757"/>
    <w:rsid w:val="004B008D"/>
    <w:rsid w:val="004B099B"/>
    <w:rsid w:val="004B1D99"/>
    <w:rsid w:val="004B6A6B"/>
    <w:rsid w:val="004B6A77"/>
    <w:rsid w:val="004B7831"/>
    <w:rsid w:val="004C0045"/>
    <w:rsid w:val="004C119D"/>
    <w:rsid w:val="004C1477"/>
    <w:rsid w:val="004C2146"/>
    <w:rsid w:val="004C561F"/>
    <w:rsid w:val="004C586F"/>
    <w:rsid w:val="004D16D1"/>
    <w:rsid w:val="004D1B54"/>
    <w:rsid w:val="004D4D72"/>
    <w:rsid w:val="004E329E"/>
    <w:rsid w:val="004E771E"/>
    <w:rsid w:val="004F0892"/>
    <w:rsid w:val="004F1C1C"/>
    <w:rsid w:val="004F5699"/>
    <w:rsid w:val="00500047"/>
    <w:rsid w:val="00503183"/>
    <w:rsid w:val="00503F56"/>
    <w:rsid w:val="00505948"/>
    <w:rsid w:val="00506AAB"/>
    <w:rsid w:val="00507531"/>
    <w:rsid w:val="00507D89"/>
    <w:rsid w:val="00515571"/>
    <w:rsid w:val="0051630C"/>
    <w:rsid w:val="005171DB"/>
    <w:rsid w:val="00520900"/>
    <w:rsid w:val="005213D5"/>
    <w:rsid w:val="00522B1E"/>
    <w:rsid w:val="005276FB"/>
    <w:rsid w:val="0053022C"/>
    <w:rsid w:val="00535336"/>
    <w:rsid w:val="0053581C"/>
    <w:rsid w:val="0054124A"/>
    <w:rsid w:val="0054174C"/>
    <w:rsid w:val="00542D4F"/>
    <w:rsid w:val="00544232"/>
    <w:rsid w:val="00544B6A"/>
    <w:rsid w:val="005454B1"/>
    <w:rsid w:val="0054734F"/>
    <w:rsid w:val="005510A2"/>
    <w:rsid w:val="005514A2"/>
    <w:rsid w:val="0055154E"/>
    <w:rsid w:val="0055346B"/>
    <w:rsid w:val="005540D9"/>
    <w:rsid w:val="00554BB3"/>
    <w:rsid w:val="0055583C"/>
    <w:rsid w:val="005577EB"/>
    <w:rsid w:val="00561AD6"/>
    <w:rsid w:val="0056204B"/>
    <w:rsid w:val="005620F6"/>
    <w:rsid w:val="00563120"/>
    <w:rsid w:val="00563963"/>
    <w:rsid w:val="00564026"/>
    <w:rsid w:val="005671EC"/>
    <w:rsid w:val="0057006B"/>
    <w:rsid w:val="00570C95"/>
    <w:rsid w:val="0057369E"/>
    <w:rsid w:val="00573E34"/>
    <w:rsid w:val="005748FD"/>
    <w:rsid w:val="00575100"/>
    <w:rsid w:val="00576828"/>
    <w:rsid w:val="00580B13"/>
    <w:rsid w:val="0058168B"/>
    <w:rsid w:val="0058177B"/>
    <w:rsid w:val="00581A87"/>
    <w:rsid w:val="0058502B"/>
    <w:rsid w:val="005860D0"/>
    <w:rsid w:val="00586DBD"/>
    <w:rsid w:val="005912A5"/>
    <w:rsid w:val="00592EEC"/>
    <w:rsid w:val="00593193"/>
    <w:rsid w:val="005948C9"/>
    <w:rsid w:val="00597F64"/>
    <w:rsid w:val="005A0CA3"/>
    <w:rsid w:val="005A6450"/>
    <w:rsid w:val="005A7C6A"/>
    <w:rsid w:val="005B228F"/>
    <w:rsid w:val="005B470B"/>
    <w:rsid w:val="005B5E1C"/>
    <w:rsid w:val="005B6D47"/>
    <w:rsid w:val="005C2F8C"/>
    <w:rsid w:val="005C587A"/>
    <w:rsid w:val="005C7AF5"/>
    <w:rsid w:val="005D0B4F"/>
    <w:rsid w:val="005D1AB3"/>
    <w:rsid w:val="005D3C0C"/>
    <w:rsid w:val="005D78BF"/>
    <w:rsid w:val="005E0F2E"/>
    <w:rsid w:val="005E2125"/>
    <w:rsid w:val="005E29C8"/>
    <w:rsid w:val="005E2B83"/>
    <w:rsid w:val="005E3D47"/>
    <w:rsid w:val="005E49E3"/>
    <w:rsid w:val="005E6B54"/>
    <w:rsid w:val="005E784F"/>
    <w:rsid w:val="005F36F4"/>
    <w:rsid w:val="005F48A7"/>
    <w:rsid w:val="005F4DB0"/>
    <w:rsid w:val="005F6888"/>
    <w:rsid w:val="005F7D31"/>
    <w:rsid w:val="00600863"/>
    <w:rsid w:val="00600DC8"/>
    <w:rsid w:val="00602429"/>
    <w:rsid w:val="00603618"/>
    <w:rsid w:val="006037AA"/>
    <w:rsid w:val="00603BCB"/>
    <w:rsid w:val="0060401F"/>
    <w:rsid w:val="00604E1A"/>
    <w:rsid w:val="00610780"/>
    <w:rsid w:val="0061208B"/>
    <w:rsid w:val="006120AB"/>
    <w:rsid w:val="00612443"/>
    <w:rsid w:val="0061517B"/>
    <w:rsid w:val="00617680"/>
    <w:rsid w:val="006176BD"/>
    <w:rsid w:val="006226BC"/>
    <w:rsid w:val="00624A02"/>
    <w:rsid w:val="006265DA"/>
    <w:rsid w:val="006309D3"/>
    <w:rsid w:val="00630BA4"/>
    <w:rsid w:val="00633673"/>
    <w:rsid w:val="00634981"/>
    <w:rsid w:val="00636AC3"/>
    <w:rsid w:val="00643C1C"/>
    <w:rsid w:val="00644280"/>
    <w:rsid w:val="006450D7"/>
    <w:rsid w:val="00650F6F"/>
    <w:rsid w:val="00652634"/>
    <w:rsid w:val="00652B1D"/>
    <w:rsid w:val="00653321"/>
    <w:rsid w:val="006541EF"/>
    <w:rsid w:val="006563C5"/>
    <w:rsid w:val="00656434"/>
    <w:rsid w:val="00657F18"/>
    <w:rsid w:val="00660659"/>
    <w:rsid w:val="006606D4"/>
    <w:rsid w:val="00662C03"/>
    <w:rsid w:val="00664D26"/>
    <w:rsid w:val="00664FF6"/>
    <w:rsid w:val="00665905"/>
    <w:rsid w:val="00666363"/>
    <w:rsid w:val="00666BF0"/>
    <w:rsid w:val="00667E8A"/>
    <w:rsid w:val="0067110C"/>
    <w:rsid w:val="006711AB"/>
    <w:rsid w:val="00671489"/>
    <w:rsid w:val="00673363"/>
    <w:rsid w:val="00674403"/>
    <w:rsid w:val="0067514F"/>
    <w:rsid w:val="0067637E"/>
    <w:rsid w:val="00680B0B"/>
    <w:rsid w:val="006813BF"/>
    <w:rsid w:val="00683005"/>
    <w:rsid w:val="00684BA5"/>
    <w:rsid w:val="00692050"/>
    <w:rsid w:val="006931BD"/>
    <w:rsid w:val="006979F3"/>
    <w:rsid w:val="006A42B2"/>
    <w:rsid w:val="006B0307"/>
    <w:rsid w:val="006B3F18"/>
    <w:rsid w:val="006B3FE3"/>
    <w:rsid w:val="006B7389"/>
    <w:rsid w:val="006C31F3"/>
    <w:rsid w:val="006D19A7"/>
    <w:rsid w:val="006D497D"/>
    <w:rsid w:val="006D5C86"/>
    <w:rsid w:val="006D7C7D"/>
    <w:rsid w:val="006E0F9E"/>
    <w:rsid w:val="006E234D"/>
    <w:rsid w:val="006E2561"/>
    <w:rsid w:val="006E37B3"/>
    <w:rsid w:val="006E614C"/>
    <w:rsid w:val="006E6FDD"/>
    <w:rsid w:val="006E7140"/>
    <w:rsid w:val="006F000A"/>
    <w:rsid w:val="006F1C3B"/>
    <w:rsid w:val="006F2B73"/>
    <w:rsid w:val="006F68FF"/>
    <w:rsid w:val="007011F0"/>
    <w:rsid w:val="00702EE4"/>
    <w:rsid w:val="00706729"/>
    <w:rsid w:val="00707286"/>
    <w:rsid w:val="0070739B"/>
    <w:rsid w:val="0071067C"/>
    <w:rsid w:val="00712327"/>
    <w:rsid w:val="00716046"/>
    <w:rsid w:val="007165AC"/>
    <w:rsid w:val="00717D1F"/>
    <w:rsid w:val="00717DFF"/>
    <w:rsid w:val="00720927"/>
    <w:rsid w:val="00720CF1"/>
    <w:rsid w:val="00723413"/>
    <w:rsid w:val="0072441D"/>
    <w:rsid w:val="007253E9"/>
    <w:rsid w:val="007329F5"/>
    <w:rsid w:val="00733D3C"/>
    <w:rsid w:val="00734E96"/>
    <w:rsid w:val="00735F5C"/>
    <w:rsid w:val="00736A8A"/>
    <w:rsid w:val="00736B02"/>
    <w:rsid w:val="0074145B"/>
    <w:rsid w:val="007416D7"/>
    <w:rsid w:val="00746A87"/>
    <w:rsid w:val="00757FFD"/>
    <w:rsid w:val="00760F61"/>
    <w:rsid w:val="0076228B"/>
    <w:rsid w:val="00762E84"/>
    <w:rsid w:val="007633A4"/>
    <w:rsid w:val="0076364A"/>
    <w:rsid w:val="00771616"/>
    <w:rsid w:val="007718F9"/>
    <w:rsid w:val="0078042C"/>
    <w:rsid w:val="007837C0"/>
    <w:rsid w:val="007839C0"/>
    <w:rsid w:val="00783BB2"/>
    <w:rsid w:val="007852C5"/>
    <w:rsid w:val="00785D60"/>
    <w:rsid w:val="00785F39"/>
    <w:rsid w:val="00786081"/>
    <w:rsid w:val="00787853"/>
    <w:rsid w:val="00792384"/>
    <w:rsid w:val="007952D0"/>
    <w:rsid w:val="00795E41"/>
    <w:rsid w:val="00795F6F"/>
    <w:rsid w:val="007978C2"/>
    <w:rsid w:val="007979F6"/>
    <w:rsid w:val="007A00E4"/>
    <w:rsid w:val="007A0675"/>
    <w:rsid w:val="007A1093"/>
    <w:rsid w:val="007A2820"/>
    <w:rsid w:val="007A5CF0"/>
    <w:rsid w:val="007A7D1A"/>
    <w:rsid w:val="007B2ECB"/>
    <w:rsid w:val="007B57E0"/>
    <w:rsid w:val="007C13BD"/>
    <w:rsid w:val="007C14B7"/>
    <w:rsid w:val="007C194F"/>
    <w:rsid w:val="007C2AB1"/>
    <w:rsid w:val="007C39B6"/>
    <w:rsid w:val="007C7C6D"/>
    <w:rsid w:val="007D053A"/>
    <w:rsid w:val="007D3ABB"/>
    <w:rsid w:val="007D3AC6"/>
    <w:rsid w:val="007D3D41"/>
    <w:rsid w:val="007D65F9"/>
    <w:rsid w:val="007D7AA4"/>
    <w:rsid w:val="007D7AAB"/>
    <w:rsid w:val="007E12E8"/>
    <w:rsid w:val="007E2D91"/>
    <w:rsid w:val="007E3072"/>
    <w:rsid w:val="007E658D"/>
    <w:rsid w:val="007F174D"/>
    <w:rsid w:val="007F1D07"/>
    <w:rsid w:val="007F4C18"/>
    <w:rsid w:val="007F5A17"/>
    <w:rsid w:val="007F6AD6"/>
    <w:rsid w:val="00800943"/>
    <w:rsid w:val="00803D75"/>
    <w:rsid w:val="008064B6"/>
    <w:rsid w:val="00806F54"/>
    <w:rsid w:val="00807859"/>
    <w:rsid w:val="00812891"/>
    <w:rsid w:val="00812F86"/>
    <w:rsid w:val="00813434"/>
    <w:rsid w:val="0081591A"/>
    <w:rsid w:val="00815DB6"/>
    <w:rsid w:val="008165A6"/>
    <w:rsid w:val="00820344"/>
    <w:rsid w:val="0082211F"/>
    <w:rsid w:val="0082234F"/>
    <w:rsid w:val="00822953"/>
    <w:rsid w:val="008257EA"/>
    <w:rsid w:val="008266A6"/>
    <w:rsid w:val="00831872"/>
    <w:rsid w:val="00833511"/>
    <w:rsid w:val="008340C8"/>
    <w:rsid w:val="00834EBA"/>
    <w:rsid w:val="0083537E"/>
    <w:rsid w:val="00836725"/>
    <w:rsid w:val="00837168"/>
    <w:rsid w:val="008371CB"/>
    <w:rsid w:val="00837653"/>
    <w:rsid w:val="00837F5F"/>
    <w:rsid w:val="00840462"/>
    <w:rsid w:val="00840CF0"/>
    <w:rsid w:val="00841631"/>
    <w:rsid w:val="0084181F"/>
    <w:rsid w:val="00842FB8"/>
    <w:rsid w:val="0084385C"/>
    <w:rsid w:val="0084621B"/>
    <w:rsid w:val="008539C9"/>
    <w:rsid w:val="00864F21"/>
    <w:rsid w:val="00865AD4"/>
    <w:rsid w:val="00865C89"/>
    <w:rsid w:val="00866AD9"/>
    <w:rsid w:val="00867529"/>
    <w:rsid w:val="00867979"/>
    <w:rsid w:val="008720E7"/>
    <w:rsid w:val="008745CF"/>
    <w:rsid w:val="008760A2"/>
    <w:rsid w:val="008761DE"/>
    <w:rsid w:val="00882281"/>
    <w:rsid w:val="008853AF"/>
    <w:rsid w:val="00886194"/>
    <w:rsid w:val="00887661"/>
    <w:rsid w:val="008878D6"/>
    <w:rsid w:val="008901C3"/>
    <w:rsid w:val="008919A0"/>
    <w:rsid w:val="008922CD"/>
    <w:rsid w:val="008946AF"/>
    <w:rsid w:val="00894F1F"/>
    <w:rsid w:val="008A067C"/>
    <w:rsid w:val="008A1A19"/>
    <w:rsid w:val="008A1A85"/>
    <w:rsid w:val="008A3F6B"/>
    <w:rsid w:val="008A4C05"/>
    <w:rsid w:val="008A4F4D"/>
    <w:rsid w:val="008A66FF"/>
    <w:rsid w:val="008B096A"/>
    <w:rsid w:val="008B2C7D"/>
    <w:rsid w:val="008B2ECB"/>
    <w:rsid w:val="008B7180"/>
    <w:rsid w:val="008C0C3F"/>
    <w:rsid w:val="008C24EA"/>
    <w:rsid w:val="008C3567"/>
    <w:rsid w:val="008C52D8"/>
    <w:rsid w:val="008C646E"/>
    <w:rsid w:val="008C6CCE"/>
    <w:rsid w:val="008C6FD4"/>
    <w:rsid w:val="008D01AF"/>
    <w:rsid w:val="008D086E"/>
    <w:rsid w:val="008D0ED1"/>
    <w:rsid w:val="008D10BD"/>
    <w:rsid w:val="008D298A"/>
    <w:rsid w:val="008D36F2"/>
    <w:rsid w:val="008D418F"/>
    <w:rsid w:val="008D70E8"/>
    <w:rsid w:val="008D72D8"/>
    <w:rsid w:val="008E023E"/>
    <w:rsid w:val="008E0D07"/>
    <w:rsid w:val="008E0E98"/>
    <w:rsid w:val="008E3078"/>
    <w:rsid w:val="008E5311"/>
    <w:rsid w:val="008E6DE0"/>
    <w:rsid w:val="008E7675"/>
    <w:rsid w:val="008F2C54"/>
    <w:rsid w:val="008F2FF3"/>
    <w:rsid w:val="008F615E"/>
    <w:rsid w:val="008F63A9"/>
    <w:rsid w:val="009006AD"/>
    <w:rsid w:val="00900BC5"/>
    <w:rsid w:val="009016EF"/>
    <w:rsid w:val="00903FCF"/>
    <w:rsid w:val="00904E0A"/>
    <w:rsid w:val="0090558E"/>
    <w:rsid w:val="00906AF7"/>
    <w:rsid w:val="00907B28"/>
    <w:rsid w:val="00911670"/>
    <w:rsid w:val="009124F5"/>
    <w:rsid w:val="00913046"/>
    <w:rsid w:val="00916C70"/>
    <w:rsid w:val="00920531"/>
    <w:rsid w:val="009208EB"/>
    <w:rsid w:val="009212E4"/>
    <w:rsid w:val="009221E2"/>
    <w:rsid w:val="009235F1"/>
    <w:rsid w:val="00925C11"/>
    <w:rsid w:val="0092745C"/>
    <w:rsid w:val="0093112D"/>
    <w:rsid w:val="009337EA"/>
    <w:rsid w:val="00935A43"/>
    <w:rsid w:val="0094178A"/>
    <w:rsid w:val="0094511B"/>
    <w:rsid w:val="0094712E"/>
    <w:rsid w:val="009521EE"/>
    <w:rsid w:val="00953090"/>
    <w:rsid w:val="009556C6"/>
    <w:rsid w:val="0096068B"/>
    <w:rsid w:val="009612B6"/>
    <w:rsid w:val="00961522"/>
    <w:rsid w:val="009621EB"/>
    <w:rsid w:val="00962E8C"/>
    <w:rsid w:val="00966D2D"/>
    <w:rsid w:val="009670DB"/>
    <w:rsid w:val="00970016"/>
    <w:rsid w:val="009702B5"/>
    <w:rsid w:val="009706BA"/>
    <w:rsid w:val="00971E34"/>
    <w:rsid w:val="00972AAC"/>
    <w:rsid w:val="00981438"/>
    <w:rsid w:val="00984DD6"/>
    <w:rsid w:val="00985837"/>
    <w:rsid w:val="00985BAD"/>
    <w:rsid w:val="009868C9"/>
    <w:rsid w:val="0098760E"/>
    <w:rsid w:val="0099025C"/>
    <w:rsid w:val="009923FA"/>
    <w:rsid w:val="009928EB"/>
    <w:rsid w:val="0099397B"/>
    <w:rsid w:val="009946E5"/>
    <w:rsid w:val="009973BA"/>
    <w:rsid w:val="009A1415"/>
    <w:rsid w:val="009A1DB6"/>
    <w:rsid w:val="009A6DD0"/>
    <w:rsid w:val="009B174E"/>
    <w:rsid w:val="009B1CDD"/>
    <w:rsid w:val="009B3B13"/>
    <w:rsid w:val="009B498F"/>
    <w:rsid w:val="009B7465"/>
    <w:rsid w:val="009B7D85"/>
    <w:rsid w:val="009C1FA8"/>
    <w:rsid w:val="009C272F"/>
    <w:rsid w:val="009C362E"/>
    <w:rsid w:val="009C45FA"/>
    <w:rsid w:val="009C61D6"/>
    <w:rsid w:val="009C7FD0"/>
    <w:rsid w:val="009D38C3"/>
    <w:rsid w:val="009D3A68"/>
    <w:rsid w:val="009D408E"/>
    <w:rsid w:val="009D5061"/>
    <w:rsid w:val="009D7C11"/>
    <w:rsid w:val="009E1F75"/>
    <w:rsid w:val="009E228B"/>
    <w:rsid w:val="009E23A1"/>
    <w:rsid w:val="009E294F"/>
    <w:rsid w:val="009E5033"/>
    <w:rsid w:val="009E5052"/>
    <w:rsid w:val="009E55DD"/>
    <w:rsid w:val="009E5654"/>
    <w:rsid w:val="009E7891"/>
    <w:rsid w:val="009F1F46"/>
    <w:rsid w:val="009F3F0E"/>
    <w:rsid w:val="009F4582"/>
    <w:rsid w:val="009F60EE"/>
    <w:rsid w:val="009F66B3"/>
    <w:rsid w:val="009F6E51"/>
    <w:rsid w:val="009F7000"/>
    <w:rsid w:val="00A04E2A"/>
    <w:rsid w:val="00A05411"/>
    <w:rsid w:val="00A055ED"/>
    <w:rsid w:val="00A05698"/>
    <w:rsid w:val="00A06F1A"/>
    <w:rsid w:val="00A13626"/>
    <w:rsid w:val="00A139F8"/>
    <w:rsid w:val="00A13B77"/>
    <w:rsid w:val="00A15192"/>
    <w:rsid w:val="00A16258"/>
    <w:rsid w:val="00A16640"/>
    <w:rsid w:val="00A21A12"/>
    <w:rsid w:val="00A226B5"/>
    <w:rsid w:val="00A31615"/>
    <w:rsid w:val="00A32F9A"/>
    <w:rsid w:val="00A3678C"/>
    <w:rsid w:val="00A436A0"/>
    <w:rsid w:val="00A45558"/>
    <w:rsid w:val="00A47ADB"/>
    <w:rsid w:val="00A50684"/>
    <w:rsid w:val="00A526D2"/>
    <w:rsid w:val="00A54984"/>
    <w:rsid w:val="00A55083"/>
    <w:rsid w:val="00A57E8E"/>
    <w:rsid w:val="00A60131"/>
    <w:rsid w:val="00A6018B"/>
    <w:rsid w:val="00A604D4"/>
    <w:rsid w:val="00A620A7"/>
    <w:rsid w:val="00A62F4F"/>
    <w:rsid w:val="00A63488"/>
    <w:rsid w:val="00A668E5"/>
    <w:rsid w:val="00A67738"/>
    <w:rsid w:val="00A70746"/>
    <w:rsid w:val="00A71F88"/>
    <w:rsid w:val="00A73B8E"/>
    <w:rsid w:val="00A75C98"/>
    <w:rsid w:val="00A80E70"/>
    <w:rsid w:val="00A81104"/>
    <w:rsid w:val="00A8191E"/>
    <w:rsid w:val="00A81FC2"/>
    <w:rsid w:val="00A82BFF"/>
    <w:rsid w:val="00A8493B"/>
    <w:rsid w:val="00A854EA"/>
    <w:rsid w:val="00A860BD"/>
    <w:rsid w:val="00A92AB7"/>
    <w:rsid w:val="00A95991"/>
    <w:rsid w:val="00A9716F"/>
    <w:rsid w:val="00A97F95"/>
    <w:rsid w:val="00AA2FD1"/>
    <w:rsid w:val="00AA4688"/>
    <w:rsid w:val="00AA4A54"/>
    <w:rsid w:val="00AA5154"/>
    <w:rsid w:val="00AA5C00"/>
    <w:rsid w:val="00AA6962"/>
    <w:rsid w:val="00AB0356"/>
    <w:rsid w:val="00AB1126"/>
    <w:rsid w:val="00AB18E4"/>
    <w:rsid w:val="00AB67E9"/>
    <w:rsid w:val="00AC19EE"/>
    <w:rsid w:val="00AC2383"/>
    <w:rsid w:val="00AC28CE"/>
    <w:rsid w:val="00AC4894"/>
    <w:rsid w:val="00AC60A7"/>
    <w:rsid w:val="00AC7B91"/>
    <w:rsid w:val="00AD0C78"/>
    <w:rsid w:val="00AD1E60"/>
    <w:rsid w:val="00AD2DFD"/>
    <w:rsid w:val="00AD3667"/>
    <w:rsid w:val="00AD3A7F"/>
    <w:rsid w:val="00AD4514"/>
    <w:rsid w:val="00AD500A"/>
    <w:rsid w:val="00AD654B"/>
    <w:rsid w:val="00AE0EEF"/>
    <w:rsid w:val="00AE1996"/>
    <w:rsid w:val="00AE3E2B"/>
    <w:rsid w:val="00AE533D"/>
    <w:rsid w:val="00AE6D0E"/>
    <w:rsid w:val="00AE73A2"/>
    <w:rsid w:val="00AF04D7"/>
    <w:rsid w:val="00AF262E"/>
    <w:rsid w:val="00AF324E"/>
    <w:rsid w:val="00AF395D"/>
    <w:rsid w:val="00AF449E"/>
    <w:rsid w:val="00AF5D9B"/>
    <w:rsid w:val="00AF5DFB"/>
    <w:rsid w:val="00AF5E0E"/>
    <w:rsid w:val="00AF6633"/>
    <w:rsid w:val="00AF719C"/>
    <w:rsid w:val="00AF7B4F"/>
    <w:rsid w:val="00B000CF"/>
    <w:rsid w:val="00B01936"/>
    <w:rsid w:val="00B04069"/>
    <w:rsid w:val="00B04FD7"/>
    <w:rsid w:val="00B053C5"/>
    <w:rsid w:val="00B06FF9"/>
    <w:rsid w:val="00B079A9"/>
    <w:rsid w:val="00B1328A"/>
    <w:rsid w:val="00B1381F"/>
    <w:rsid w:val="00B1392B"/>
    <w:rsid w:val="00B13C62"/>
    <w:rsid w:val="00B218A6"/>
    <w:rsid w:val="00B23A5F"/>
    <w:rsid w:val="00B25730"/>
    <w:rsid w:val="00B25822"/>
    <w:rsid w:val="00B25E89"/>
    <w:rsid w:val="00B26576"/>
    <w:rsid w:val="00B3068D"/>
    <w:rsid w:val="00B31D9F"/>
    <w:rsid w:val="00B348FE"/>
    <w:rsid w:val="00B35650"/>
    <w:rsid w:val="00B35E74"/>
    <w:rsid w:val="00B37CEE"/>
    <w:rsid w:val="00B4083E"/>
    <w:rsid w:val="00B43AA4"/>
    <w:rsid w:val="00B460F0"/>
    <w:rsid w:val="00B528A5"/>
    <w:rsid w:val="00B53BCA"/>
    <w:rsid w:val="00B60360"/>
    <w:rsid w:val="00B605FE"/>
    <w:rsid w:val="00B614CA"/>
    <w:rsid w:val="00B65E61"/>
    <w:rsid w:val="00B6646E"/>
    <w:rsid w:val="00B668F0"/>
    <w:rsid w:val="00B672AC"/>
    <w:rsid w:val="00B70A4F"/>
    <w:rsid w:val="00B71C26"/>
    <w:rsid w:val="00B7259B"/>
    <w:rsid w:val="00B74AF9"/>
    <w:rsid w:val="00B76DF2"/>
    <w:rsid w:val="00B77B56"/>
    <w:rsid w:val="00B808CB"/>
    <w:rsid w:val="00B80DAC"/>
    <w:rsid w:val="00B828B5"/>
    <w:rsid w:val="00B83D3A"/>
    <w:rsid w:val="00B83DA3"/>
    <w:rsid w:val="00B85703"/>
    <w:rsid w:val="00B862EC"/>
    <w:rsid w:val="00B879E1"/>
    <w:rsid w:val="00B87F4A"/>
    <w:rsid w:val="00B91CA5"/>
    <w:rsid w:val="00B92CCF"/>
    <w:rsid w:val="00B947A7"/>
    <w:rsid w:val="00B9622F"/>
    <w:rsid w:val="00B96742"/>
    <w:rsid w:val="00BA12C5"/>
    <w:rsid w:val="00BA37C9"/>
    <w:rsid w:val="00BA3BA6"/>
    <w:rsid w:val="00BA4AF7"/>
    <w:rsid w:val="00BA659B"/>
    <w:rsid w:val="00BA6CBB"/>
    <w:rsid w:val="00BB0B8C"/>
    <w:rsid w:val="00BB2669"/>
    <w:rsid w:val="00BB32EB"/>
    <w:rsid w:val="00BB35EF"/>
    <w:rsid w:val="00BB44CC"/>
    <w:rsid w:val="00BB5184"/>
    <w:rsid w:val="00BB5F44"/>
    <w:rsid w:val="00BB5FBB"/>
    <w:rsid w:val="00BB6878"/>
    <w:rsid w:val="00BB70A9"/>
    <w:rsid w:val="00BC2827"/>
    <w:rsid w:val="00BC389C"/>
    <w:rsid w:val="00BC6679"/>
    <w:rsid w:val="00BC6A1C"/>
    <w:rsid w:val="00BD144F"/>
    <w:rsid w:val="00BD3AA6"/>
    <w:rsid w:val="00BD5AE3"/>
    <w:rsid w:val="00BD7450"/>
    <w:rsid w:val="00BE2A73"/>
    <w:rsid w:val="00BE354D"/>
    <w:rsid w:val="00BE4007"/>
    <w:rsid w:val="00BE450B"/>
    <w:rsid w:val="00BE7AE3"/>
    <w:rsid w:val="00BF0037"/>
    <w:rsid w:val="00BF00AF"/>
    <w:rsid w:val="00BF1356"/>
    <w:rsid w:val="00BF1419"/>
    <w:rsid w:val="00BF34AB"/>
    <w:rsid w:val="00BF4940"/>
    <w:rsid w:val="00BF56F2"/>
    <w:rsid w:val="00BF7F30"/>
    <w:rsid w:val="00C019D8"/>
    <w:rsid w:val="00C02EAC"/>
    <w:rsid w:val="00C033B1"/>
    <w:rsid w:val="00C04DAD"/>
    <w:rsid w:val="00C056D6"/>
    <w:rsid w:val="00C07C0A"/>
    <w:rsid w:val="00C10E93"/>
    <w:rsid w:val="00C13675"/>
    <w:rsid w:val="00C148FE"/>
    <w:rsid w:val="00C160A3"/>
    <w:rsid w:val="00C163F1"/>
    <w:rsid w:val="00C17DFF"/>
    <w:rsid w:val="00C21B09"/>
    <w:rsid w:val="00C223B8"/>
    <w:rsid w:val="00C225CE"/>
    <w:rsid w:val="00C245DB"/>
    <w:rsid w:val="00C24A89"/>
    <w:rsid w:val="00C275E1"/>
    <w:rsid w:val="00C300C3"/>
    <w:rsid w:val="00C335F1"/>
    <w:rsid w:val="00C365D3"/>
    <w:rsid w:val="00C37067"/>
    <w:rsid w:val="00C404AD"/>
    <w:rsid w:val="00C40B2F"/>
    <w:rsid w:val="00C40C46"/>
    <w:rsid w:val="00C40FFC"/>
    <w:rsid w:val="00C410C3"/>
    <w:rsid w:val="00C42124"/>
    <w:rsid w:val="00C4347C"/>
    <w:rsid w:val="00C4479B"/>
    <w:rsid w:val="00C4526E"/>
    <w:rsid w:val="00C45EE0"/>
    <w:rsid w:val="00C46156"/>
    <w:rsid w:val="00C546DF"/>
    <w:rsid w:val="00C550E4"/>
    <w:rsid w:val="00C602E0"/>
    <w:rsid w:val="00C6105E"/>
    <w:rsid w:val="00C63DE4"/>
    <w:rsid w:val="00C65836"/>
    <w:rsid w:val="00C6599A"/>
    <w:rsid w:val="00C67A01"/>
    <w:rsid w:val="00C67AD2"/>
    <w:rsid w:val="00C75FFC"/>
    <w:rsid w:val="00C775F7"/>
    <w:rsid w:val="00C802D5"/>
    <w:rsid w:val="00C80E5E"/>
    <w:rsid w:val="00C82EB5"/>
    <w:rsid w:val="00C846B1"/>
    <w:rsid w:val="00C8536C"/>
    <w:rsid w:val="00C91305"/>
    <w:rsid w:val="00C91E7A"/>
    <w:rsid w:val="00C92AB1"/>
    <w:rsid w:val="00C93AA9"/>
    <w:rsid w:val="00C95D4E"/>
    <w:rsid w:val="00C963AB"/>
    <w:rsid w:val="00CA063B"/>
    <w:rsid w:val="00CA1059"/>
    <w:rsid w:val="00CA3C31"/>
    <w:rsid w:val="00CA43AE"/>
    <w:rsid w:val="00CA47CF"/>
    <w:rsid w:val="00CA4904"/>
    <w:rsid w:val="00CA5A2C"/>
    <w:rsid w:val="00CA5A7B"/>
    <w:rsid w:val="00CA60A2"/>
    <w:rsid w:val="00CA61B9"/>
    <w:rsid w:val="00CA79D5"/>
    <w:rsid w:val="00CA7D05"/>
    <w:rsid w:val="00CB0264"/>
    <w:rsid w:val="00CB1E1C"/>
    <w:rsid w:val="00CB235B"/>
    <w:rsid w:val="00CB31F2"/>
    <w:rsid w:val="00CB756C"/>
    <w:rsid w:val="00CC1866"/>
    <w:rsid w:val="00CC3F5E"/>
    <w:rsid w:val="00CC4018"/>
    <w:rsid w:val="00CC4593"/>
    <w:rsid w:val="00CC625C"/>
    <w:rsid w:val="00CD1FD3"/>
    <w:rsid w:val="00CD32DA"/>
    <w:rsid w:val="00CD689B"/>
    <w:rsid w:val="00CD7A14"/>
    <w:rsid w:val="00CE1CDE"/>
    <w:rsid w:val="00CE307B"/>
    <w:rsid w:val="00CE4B0F"/>
    <w:rsid w:val="00CE7213"/>
    <w:rsid w:val="00CF1768"/>
    <w:rsid w:val="00CF62F5"/>
    <w:rsid w:val="00CF7771"/>
    <w:rsid w:val="00CF77A3"/>
    <w:rsid w:val="00CF79C4"/>
    <w:rsid w:val="00CF7BA1"/>
    <w:rsid w:val="00D018C6"/>
    <w:rsid w:val="00D05E2E"/>
    <w:rsid w:val="00D064CD"/>
    <w:rsid w:val="00D10843"/>
    <w:rsid w:val="00D12635"/>
    <w:rsid w:val="00D15754"/>
    <w:rsid w:val="00D171A7"/>
    <w:rsid w:val="00D17545"/>
    <w:rsid w:val="00D17D64"/>
    <w:rsid w:val="00D241A3"/>
    <w:rsid w:val="00D244FE"/>
    <w:rsid w:val="00D24CEE"/>
    <w:rsid w:val="00D27897"/>
    <w:rsid w:val="00D27E87"/>
    <w:rsid w:val="00D336F6"/>
    <w:rsid w:val="00D3547A"/>
    <w:rsid w:val="00D35D17"/>
    <w:rsid w:val="00D369A9"/>
    <w:rsid w:val="00D373FE"/>
    <w:rsid w:val="00D416B0"/>
    <w:rsid w:val="00D419C9"/>
    <w:rsid w:val="00D42FCA"/>
    <w:rsid w:val="00D4600A"/>
    <w:rsid w:val="00D50DDF"/>
    <w:rsid w:val="00D606DC"/>
    <w:rsid w:val="00D61E73"/>
    <w:rsid w:val="00D626A7"/>
    <w:rsid w:val="00D6331E"/>
    <w:rsid w:val="00D63841"/>
    <w:rsid w:val="00D64E1B"/>
    <w:rsid w:val="00D65FD6"/>
    <w:rsid w:val="00D66318"/>
    <w:rsid w:val="00D67F48"/>
    <w:rsid w:val="00D7002B"/>
    <w:rsid w:val="00D702E3"/>
    <w:rsid w:val="00D710F9"/>
    <w:rsid w:val="00D716BD"/>
    <w:rsid w:val="00D73206"/>
    <w:rsid w:val="00D746A0"/>
    <w:rsid w:val="00D7476D"/>
    <w:rsid w:val="00D77593"/>
    <w:rsid w:val="00D80EF3"/>
    <w:rsid w:val="00D810FF"/>
    <w:rsid w:val="00D855C4"/>
    <w:rsid w:val="00D85EBA"/>
    <w:rsid w:val="00D86010"/>
    <w:rsid w:val="00D911E2"/>
    <w:rsid w:val="00D931BA"/>
    <w:rsid w:val="00D952B1"/>
    <w:rsid w:val="00DA074D"/>
    <w:rsid w:val="00DA3466"/>
    <w:rsid w:val="00DA4B97"/>
    <w:rsid w:val="00DA55F3"/>
    <w:rsid w:val="00DB00FB"/>
    <w:rsid w:val="00DB187F"/>
    <w:rsid w:val="00DB30D1"/>
    <w:rsid w:val="00DB6D1D"/>
    <w:rsid w:val="00DB7526"/>
    <w:rsid w:val="00DB7C70"/>
    <w:rsid w:val="00DC4046"/>
    <w:rsid w:val="00DC4949"/>
    <w:rsid w:val="00DC56AA"/>
    <w:rsid w:val="00DC5E26"/>
    <w:rsid w:val="00DD0F28"/>
    <w:rsid w:val="00DD2163"/>
    <w:rsid w:val="00DD3CC8"/>
    <w:rsid w:val="00DD4104"/>
    <w:rsid w:val="00DD4916"/>
    <w:rsid w:val="00DD577D"/>
    <w:rsid w:val="00DE040F"/>
    <w:rsid w:val="00DE5AE3"/>
    <w:rsid w:val="00DE607D"/>
    <w:rsid w:val="00DF11FE"/>
    <w:rsid w:val="00DF1FE3"/>
    <w:rsid w:val="00DF5EB6"/>
    <w:rsid w:val="00DF6663"/>
    <w:rsid w:val="00DF7009"/>
    <w:rsid w:val="00DF7EA0"/>
    <w:rsid w:val="00E00DF9"/>
    <w:rsid w:val="00E00F1E"/>
    <w:rsid w:val="00E01D07"/>
    <w:rsid w:val="00E04FC7"/>
    <w:rsid w:val="00E05429"/>
    <w:rsid w:val="00E05658"/>
    <w:rsid w:val="00E05B9D"/>
    <w:rsid w:val="00E11924"/>
    <w:rsid w:val="00E1223D"/>
    <w:rsid w:val="00E12A55"/>
    <w:rsid w:val="00E13EBC"/>
    <w:rsid w:val="00E141DC"/>
    <w:rsid w:val="00E14C01"/>
    <w:rsid w:val="00E151FB"/>
    <w:rsid w:val="00E153CC"/>
    <w:rsid w:val="00E15AD8"/>
    <w:rsid w:val="00E15B38"/>
    <w:rsid w:val="00E15B9B"/>
    <w:rsid w:val="00E203B2"/>
    <w:rsid w:val="00E21752"/>
    <w:rsid w:val="00E2204D"/>
    <w:rsid w:val="00E25F3B"/>
    <w:rsid w:val="00E26C54"/>
    <w:rsid w:val="00E311DE"/>
    <w:rsid w:val="00E334EB"/>
    <w:rsid w:val="00E33556"/>
    <w:rsid w:val="00E35654"/>
    <w:rsid w:val="00E3751E"/>
    <w:rsid w:val="00E42487"/>
    <w:rsid w:val="00E428F1"/>
    <w:rsid w:val="00E42C78"/>
    <w:rsid w:val="00E430B7"/>
    <w:rsid w:val="00E4439F"/>
    <w:rsid w:val="00E4452D"/>
    <w:rsid w:val="00E46CD6"/>
    <w:rsid w:val="00E47469"/>
    <w:rsid w:val="00E52D0F"/>
    <w:rsid w:val="00E54924"/>
    <w:rsid w:val="00E563C5"/>
    <w:rsid w:val="00E564DD"/>
    <w:rsid w:val="00E564ED"/>
    <w:rsid w:val="00E57167"/>
    <w:rsid w:val="00E608F2"/>
    <w:rsid w:val="00E60A10"/>
    <w:rsid w:val="00E60A4F"/>
    <w:rsid w:val="00E662C2"/>
    <w:rsid w:val="00E66364"/>
    <w:rsid w:val="00E66425"/>
    <w:rsid w:val="00E66720"/>
    <w:rsid w:val="00E67535"/>
    <w:rsid w:val="00E711BE"/>
    <w:rsid w:val="00E7217F"/>
    <w:rsid w:val="00E721E3"/>
    <w:rsid w:val="00E727D8"/>
    <w:rsid w:val="00E73AD7"/>
    <w:rsid w:val="00E74C0F"/>
    <w:rsid w:val="00E76AEA"/>
    <w:rsid w:val="00E81387"/>
    <w:rsid w:val="00E814C0"/>
    <w:rsid w:val="00E81695"/>
    <w:rsid w:val="00E846CB"/>
    <w:rsid w:val="00E84E6B"/>
    <w:rsid w:val="00E856B5"/>
    <w:rsid w:val="00E86168"/>
    <w:rsid w:val="00E8628C"/>
    <w:rsid w:val="00E87560"/>
    <w:rsid w:val="00E90037"/>
    <w:rsid w:val="00E91516"/>
    <w:rsid w:val="00E91BBF"/>
    <w:rsid w:val="00E94F94"/>
    <w:rsid w:val="00E95B9F"/>
    <w:rsid w:val="00E973FD"/>
    <w:rsid w:val="00E97D2A"/>
    <w:rsid w:val="00EA2507"/>
    <w:rsid w:val="00EA39F6"/>
    <w:rsid w:val="00EA6713"/>
    <w:rsid w:val="00EA76C1"/>
    <w:rsid w:val="00EB035F"/>
    <w:rsid w:val="00EB0C6A"/>
    <w:rsid w:val="00EB1453"/>
    <w:rsid w:val="00EB36FF"/>
    <w:rsid w:val="00EB7A64"/>
    <w:rsid w:val="00EC10F6"/>
    <w:rsid w:val="00EC271E"/>
    <w:rsid w:val="00EC5BE6"/>
    <w:rsid w:val="00EC6985"/>
    <w:rsid w:val="00EC6DA2"/>
    <w:rsid w:val="00EC765F"/>
    <w:rsid w:val="00ED285E"/>
    <w:rsid w:val="00ED3F3C"/>
    <w:rsid w:val="00ED5D7F"/>
    <w:rsid w:val="00ED6B91"/>
    <w:rsid w:val="00EE0558"/>
    <w:rsid w:val="00EE2FCD"/>
    <w:rsid w:val="00EE3CBA"/>
    <w:rsid w:val="00EE5C0C"/>
    <w:rsid w:val="00EE6BD9"/>
    <w:rsid w:val="00EF48ED"/>
    <w:rsid w:val="00EF518F"/>
    <w:rsid w:val="00EF60B1"/>
    <w:rsid w:val="00EF7546"/>
    <w:rsid w:val="00F00BC8"/>
    <w:rsid w:val="00F0107E"/>
    <w:rsid w:val="00F01511"/>
    <w:rsid w:val="00F01A18"/>
    <w:rsid w:val="00F05248"/>
    <w:rsid w:val="00F05B9A"/>
    <w:rsid w:val="00F05DD1"/>
    <w:rsid w:val="00F06873"/>
    <w:rsid w:val="00F06AEE"/>
    <w:rsid w:val="00F11E2E"/>
    <w:rsid w:val="00F14555"/>
    <w:rsid w:val="00F1618B"/>
    <w:rsid w:val="00F16399"/>
    <w:rsid w:val="00F16B44"/>
    <w:rsid w:val="00F1721F"/>
    <w:rsid w:val="00F20671"/>
    <w:rsid w:val="00F20C43"/>
    <w:rsid w:val="00F238F5"/>
    <w:rsid w:val="00F3176F"/>
    <w:rsid w:val="00F37D6A"/>
    <w:rsid w:val="00F405DA"/>
    <w:rsid w:val="00F424FB"/>
    <w:rsid w:val="00F436B9"/>
    <w:rsid w:val="00F43DAB"/>
    <w:rsid w:val="00F44B88"/>
    <w:rsid w:val="00F45644"/>
    <w:rsid w:val="00F473BA"/>
    <w:rsid w:val="00F5130D"/>
    <w:rsid w:val="00F567AB"/>
    <w:rsid w:val="00F56B21"/>
    <w:rsid w:val="00F57C98"/>
    <w:rsid w:val="00F57CD8"/>
    <w:rsid w:val="00F62DCD"/>
    <w:rsid w:val="00F64256"/>
    <w:rsid w:val="00F654F9"/>
    <w:rsid w:val="00F65B4C"/>
    <w:rsid w:val="00F66BDE"/>
    <w:rsid w:val="00F67C91"/>
    <w:rsid w:val="00F70DE4"/>
    <w:rsid w:val="00F72985"/>
    <w:rsid w:val="00F72CC8"/>
    <w:rsid w:val="00F743EF"/>
    <w:rsid w:val="00F754F0"/>
    <w:rsid w:val="00F75A77"/>
    <w:rsid w:val="00F815E6"/>
    <w:rsid w:val="00F823A2"/>
    <w:rsid w:val="00F83EB4"/>
    <w:rsid w:val="00F84E41"/>
    <w:rsid w:val="00F91901"/>
    <w:rsid w:val="00F935B2"/>
    <w:rsid w:val="00F935EE"/>
    <w:rsid w:val="00F94903"/>
    <w:rsid w:val="00F9584B"/>
    <w:rsid w:val="00F95925"/>
    <w:rsid w:val="00FA3166"/>
    <w:rsid w:val="00FA3812"/>
    <w:rsid w:val="00FA4386"/>
    <w:rsid w:val="00FA498C"/>
    <w:rsid w:val="00FA60E8"/>
    <w:rsid w:val="00FA64B8"/>
    <w:rsid w:val="00FA671E"/>
    <w:rsid w:val="00FA7D82"/>
    <w:rsid w:val="00FB091C"/>
    <w:rsid w:val="00FB2D1F"/>
    <w:rsid w:val="00FB5574"/>
    <w:rsid w:val="00FB5657"/>
    <w:rsid w:val="00FB6D12"/>
    <w:rsid w:val="00FB7D8C"/>
    <w:rsid w:val="00FC0CD2"/>
    <w:rsid w:val="00FC43A9"/>
    <w:rsid w:val="00FC59D2"/>
    <w:rsid w:val="00FC7DCD"/>
    <w:rsid w:val="00FD1C77"/>
    <w:rsid w:val="00FD1DFB"/>
    <w:rsid w:val="00FD3224"/>
    <w:rsid w:val="00FD48EA"/>
    <w:rsid w:val="00FD524D"/>
    <w:rsid w:val="00FE0673"/>
    <w:rsid w:val="00FE099D"/>
    <w:rsid w:val="00FE2A44"/>
    <w:rsid w:val="00FE3518"/>
    <w:rsid w:val="00FE40B1"/>
    <w:rsid w:val="00FE4F6C"/>
    <w:rsid w:val="00FE6508"/>
    <w:rsid w:val="00FE7951"/>
    <w:rsid w:val="00FF0452"/>
    <w:rsid w:val="00FF0B4B"/>
    <w:rsid w:val="00FF45FE"/>
    <w:rsid w:val="00FF468E"/>
    <w:rsid w:val="00FF4CD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C28F63"/>
  <w14:defaultImageDpi w14:val="330"/>
  <w15:docId w15:val="{3A95430D-5CF2-8A48-8908-E29F9C456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860BD"/>
    <w:pPr>
      <w:spacing w:after="0" w:line="240" w:lineRule="auto"/>
    </w:pPr>
    <w:rPr>
      <w:rFonts w:asciiTheme="majorHAnsi" w:eastAsia="Times New Roman" w:hAnsiTheme="majorHAnsi" w:cs="Times New Roman"/>
      <w:sz w:val="24"/>
      <w:szCs w:val="24"/>
      <w:lang w:eastAsia="de-DE"/>
    </w:rPr>
  </w:style>
  <w:style w:type="paragraph" w:styleId="berschrift1">
    <w:name w:val="heading 1"/>
    <w:basedOn w:val="Standard"/>
    <w:next w:val="Flietext"/>
    <w:link w:val="berschrift1Zchn"/>
    <w:uiPriority w:val="9"/>
    <w:qFormat/>
    <w:rsid w:val="0094712E"/>
    <w:pPr>
      <w:keepNext/>
      <w:keepLines/>
      <w:pageBreakBefore/>
      <w:numPr>
        <w:numId w:val="18"/>
      </w:numPr>
      <w:spacing w:before="360" w:after="360"/>
      <w:outlineLvl w:val="0"/>
    </w:pPr>
    <w:rPr>
      <w:rFonts w:ascii="Calibri" w:eastAsiaTheme="majorEastAsia" w:hAnsi="Calibri" w:cs="Times New Roman (Überschriften"/>
      <w:b/>
      <w:bCs/>
      <w:color w:val="000000" w:themeColor="text1"/>
      <w:sz w:val="48"/>
      <w:szCs w:val="28"/>
    </w:rPr>
  </w:style>
  <w:style w:type="paragraph" w:styleId="berschrift2">
    <w:name w:val="heading 2"/>
    <w:basedOn w:val="Standard"/>
    <w:next w:val="Standard"/>
    <w:link w:val="berschrift2Zchn"/>
    <w:uiPriority w:val="9"/>
    <w:unhideWhenUsed/>
    <w:qFormat/>
    <w:rsid w:val="0094712E"/>
    <w:pPr>
      <w:keepNext/>
      <w:keepLines/>
      <w:numPr>
        <w:ilvl w:val="1"/>
        <w:numId w:val="18"/>
      </w:numPr>
      <w:spacing w:before="240" w:after="240"/>
      <w:outlineLvl w:val="1"/>
    </w:pPr>
    <w:rPr>
      <w:rFonts w:ascii="Calibri" w:eastAsiaTheme="majorEastAsia" w:hAnsi="Calibri" w:cstheme="majorBidi"/>
      <w:b/>
      <w:bCs/>
      <w:color w:val="000000" w:themeColor="text1"/>
      <w:sz w:val="36"/>
      <w:szCs w:val="26"/>
    </w:rPr>
  </w:style>
  <w:style w:type="paragraph" w:styleId="berschrift3">
    <w:name w:val="heading 3"/>
    <w:basedOn w:val="berschrift2"/>
    <w:next w:val="Standard"/>
    <w:link w:val="berschrift3Zchn"/>
    <w:uiPriority w:val="9"/>
    <w:unhideWhenUsed/>
    <w:qFormat/>
    <w:rsid w:val="0094712E"/>
    <w:pPr>
      <w:numPr>
        <w:ilvl w:val="2"/>
      </w:numPr>
      <w:outlineLvl w:val="2"/>
    </w:pPr>
    <w:rPr>
      <w:bCs w:val="0"/>
      <w:sz w:val="28"/>
    </w:rPr>
  </w:style>
  <w:style w:type="paragraph" w:styleId="berschrift4">
    <w:name w:val="heading 4"/>
    <w:basedOn w:val="Standard"/>
    <w:next w:val="Standard"/>
    <w:link w:val="berschrift4Zchn"/>
    <w:uiPriority w:val="9"/>
    <w:unhideWhenUsed/>
    <w:qFormat/>
    <w:rsid w:val="008B7180"/>
    <w:pPr>
      <w:keepNext/>
      <w:keepLines/>
      <w:numPr>
        <w:ilvl w:val="3"/>
        <w:numId w:val="18"/>
      </w:numPr>
      <w:spacing w:before="40"/>
      <w:outlineLvl w:val="3"/>
    </w:pPr>
    <w:rPr>
      <w:rFonts w:ascii="Calibri" w:eastAsiaTheme="majorEastAsia" w:hAnsi="Calibri" w:cstheme="majorBidi"/>
      <w:b/>
      <w:iCs/>
      <w:color w:val="000000" w:themeColor="text1"/>
    </w:rPr>
  </w:style>
  <w:style w:type="paragraph" w:styleId="berschrift5">
    <w:name w:val="heading 5"/>
    <w:basedOn w:val="Standard"/>
    <w:next w:val="Standard"/>
    <w:link w:val="berschrift5Zchn"/>
    <w:uiPriority w:val="9"/>
    <w:semiHidden/>
    <w:unhideWhenUsed/>
    <w:qFormat/>
    <w:rsid w:val="008B7180"/>
    <w:pPr>
      <w:keepNext/>
      <w:keepLines/>
      <w:numPr>
        <w:ilvl w:val="4"/>
        <w:numId w:val="18"/>
      </w:numPr>
      <w:spacing w:before="40"/>
      <w:outlineLvl w:val="4"/>
    </w:pPr>
    <w:rPr>
      <w:rFonts w:ascii="Calibri" w:eastAsiaTheme="majorEastAsia" w:hAnsi="Calibri" w:cstheme="majorBidi"/>
      <w:color w:val="000000" w:themeColor="text1"/>
    </w:rPr>
  </w:style>
  <w:style w:type="paragraph" w:styleId="berschrift6">
    <w:name w:val="heading 6"/>
    <w:basedOn w:val="Standard"/>
    <w:next w:val="Standard"/>
    <w:link w:val="berschrift6Zchn"/>
    <w:uiPriority w:val="9"/>
    <w:semiHidden/>
    <w:unhideWhenUsed/>
    <w:qFormat/>
    <w:rsid w:val="0094712E"/>
    <w:pPr>
      <w:keepNext/>
      <w:keepLines/>
      <w:numPr>
        <w:ilvl w:val="5"/>
        <w:numId w:val="18"/>
      </w:numPr>
      <w:spacing w:before="40"/>
      <w:outlineLvl w:val="5"/>
    </w:pPr>
    <w:rPr>
      <w:rFonts w:eastAsiaTheme="majorEastAsia" w:cstheme="majorBidi"/>
      <w:color w:val="243F60" w:themeColor="accent1" w:themeShade="7F"/>
    </w:rPr>
  </w:style>
  <w:style w:type="paragraph" w:styleId="berschrift7">
    <w:name w:val="heading 7"/>
    <w:basedOn w:val="Standard"/>
    <w:next w:val="Standard"/>
    <w:link w:val="berschrift7Zchn"/>
    <w:uiPriority w:val="9"/>
    <w:semiHidden/>
    <w:unhideWhenUsed/>
    <w:qFormat/>
    <w:rsid w:val="0094712E"/>
    <w:pPr>
      <w:keepNext/>
      <w:keepLines/>
      <w:numPr>
        <w:ilvl w:val="6"/>
        <w:numId w:val="18"/>
      </w:numPr>
      <w:spacing w:before="40"/>
      <w:outlineLvl w:val="6"/>
    </w:pPr>
    <w:rPr>
      <w:rFonts w:eastAsiaTheme="majorEastAsia"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4712E"/>
    <w:pPr>
      <w:keepNext/>
      <w:keepLines/>
      <w:numPr>
        <w:ilvl w:val="7"/>
        <w:numId w:val="18"/>
      </w:numPr>
      <w:spacing w:before="40"/>
      <w:outlineLvl w:val="7"/>
    </w:pPr>
    <w:rPr>
      <w:rFonts w:eastAsiaTheme="majorEastAsia"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4712E"/>
    <w:pPr>
      <w:keepNext/>
      <w:keepLines/>
      <w:numPr>
        <w:ilvl w:val="8"/>
        <w:numId w:val="18"/>
      </w:numPr>
      <w:spacing w:before="40"/>
      <w:outlineLvl w:val="8"/>
    </w:pPr>
    <w:rPr>
      <w:rFonts w:eastAsiaTheme="majorEastAsia"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lietext">
    <w:name w:val="Fließtext"/>
    <w:basedOn w:val="Standard"/>
    <w:link w:val="FlietextZchn"/>
    <w:qFormat/>
    <w:rsid w:val="00A860BD"/>
    <w:pPr>
      <w:spacing w:after="120"/>
      <w:jc w:val="both"/>
    </w:pPr>
    <w:rPr>
      <w:rFonts w:ascii="Cambria" w:hAnsi="Cambria"/>
    </w:rPr>
  </w:style>
  <w:style w:type="character" w:customStyle="1" w:styleId="FlietextZchn">
    <w:name w:val="Fließtext Zchn"/>
    <w:basedOn w:val="Absatz-Standardschriftart"/>
    <w:link w:val="Flietext"/>
    <w:rsid w:val="00A860BD"/>
    <w:rPr>
      <w:rFonts w:ascii="Cambria" w:eastAsia="Times New Roman" w:hAnsi="Cambria" w:cs="Times New Roman"/>
      <w:sz w:val="24"/>
      <w:szCs w:val="24"/>
      <w:lang w:eastAsia="de-DE"/>
    </w:rPr>
  </w:style>
  <w:style w:type="character" w:customStyle="1" w:styleId="berschrift1Zchn">
    <w:name w:val="Überschrift 1 Zchn"/>
    <w:basedOn w:val="Absatz-Standardschriftart"/>
    <w:link w:val="berschrift1"/>
    <w:uiPriority w:val="9"/>
    <w:rsid w:val="004B7831"/>
    <w:rPr>
      <w:rFonts w:ascii="Calibri" w:eastAsiaTheme="majorEastAsia" w:hAnsi="Calibri" w:cs="Times New Roman (Überschriften"/>
      <w:b/>
      <w:bCs/>
      <w:color w:val="000000" w:themeColor="text1"/>
      <w:sz w:val="48"/>
      <w:szCs w:val="28"/>
      <w:lang w:eastAsia="de-DE"/>
    </w:rPr>
  </w:style>
  <w:style w:type="character" w:customStyle="1" w:styleId="berschrift2Zchn">
    <w:name w:val="Überschrift 2 Zchn"/>
    <w:basedOn w:val="Absatz-Standardschriftart"/>
    <w:link w:val="berschrift2"/>
    <w:uiPriority w:val="9"/>
    <w:rsid w:val="00FA3812"/>
    <w:rPr>
      <w:rFonts w:ascii="Calibri" w:eastAsiaTheme="majorEastAsia" w:hAnsi="Calibri" w:cstheme="majorBidi"/>
      <w:b/>
      <w:bCs/>
      <w:color w:val="000000" w:themeColor="text1"/>
      <w:sz w:val="36"/>
      <w:szCs w:val="26"/>
      <w:lang w:eastAsia="de-DE"/>
    </w:rPr>
  </w:style>
  <w:style w:type="character" w:customStyle="1" w:styleId="berschrift3Zchn">
    <w:name w:val="Überschrift 3 Zchn"/>
    <w:basedOn w:val="Absatz-Standardschriftart"/>
    <w:link w:val="berschrift3"/>
    <w:uiPriority w:val="9"/>
    <w:rsid w:val="0094712E"/>
    <w:rPr>
      <w:rFonts w:ascii="Calibri" w:eastAsiaTheme="majorEastAsia" w:hAnsi="Calibri" w:cstheme="majorBidi"/>
      <w:b/>
      <w:color w:val="000000" w:themeColor="text1"/>
      <w:sz w:val="28"/>
      <w:szCs w:val="26"/>
      <w:lang w:eastAsia="de-DE"/>
    </w:rPr>
  </w:style>
  <w:style w:type="character" w:customStyle="1" w:styleId="berschrift4Zchn">
    <w:name w:val="Überschrift 4 Zchn"/>
    <w:basedOn w:val="Absatz-Standardschriftart"/>
    <w:link w:val="berschrift4"/>
    <w:uiPriority w:val="9"/>
    <w:rsid w:val="008B7180"/>
    <w:rPr>
      <w:rFonts w:ascii="Calibri" w:eastAsiaTheme="majorEastAsia" w:hAnsi="Calibri" w:cstheme="majorBidi"/>
      <w:b/>
      <w:iCs/>
      <w:color w:val="000000" w:themeColor="text1"/>
      <w:sz w:val="24"/>
      <w:szCs w:val="24"/>
      <w:lang w:eastAsia="de-DE"/>
    </w:rPr>
  </w:style>
  <w:style w:type="character" w:customStyle="1" w:styleId="berschrift5Zchn">
    <w:name w:val="Überschrift 5 Zchn"/>
    <w:basedOn w:val="Absatz-Standardschriftart"/>
    <w:link w:val="berschrift5"/>
    <w:uiPriority w:val="9"/>
    <w:semiHidden/>
    <w:rsid w:val="008B7180"/>
    <w:rPr>
      <w:rFonts w:ascii="Calibri" w:eastAsiaTheme="majorEastAsia" w:hAnsi="Calibri" w:cstheme="majorBidi"/>
      <w:color w:val="000000" w:themeColor="text1"/>
      <w:sz w:val="24"/>
      <w:szCs w:val="24"/>
      <w:lang w:eastAsia="de-DE"/>
    </w:rPr>
  </w:style>
  <w:style w:type="character" w:customStyle="1" w:styleId="berschrift6Zchn">
    <w:name w:val="Überschrift 6 Zchn"/>
    <w:basedOn w:val="Absatz-Standardschriftart"/>
    <w:link w:val="berschrift6"/>
    <w:uiPriority w:val="9"/>
    <w:semiHidden/>
    <w:rsid w:val="004B7831"/>
    <w:rPr>
      <w:rFonts w:asciiTheme="majorHAnsi" w:eastAsiaTheme="majorEastAsia" w:hAnsiTheme="majorHAnsi" w:cstheme="majorBidi"/>
      <w:color w:val="243F60" w:themeColor="accent1" w:themeShade="7F"/>
      <w:sz w:val="24"/>
      <w:szCs w:val="24"/>
      <w:lang w:eastAsia="de-DE"/>
    </w:rPr>
  </w:style>
  <w:style w:type="character" w:customStyle="1" w:styleId="berschrift7Zchn">
    <w:name w:val="Überschrift 7 Zchn"/>
    <w:basedOn w:val="Absatz-Standardschriftart"/>
    <w:link w:val="berschrift7"/>
    <w:uiPriority w:val="9"/>
    <w:semiHidden/>
    <w:rsid w:val="004B7831"/>
    <w:rPr>
      <w:rFonts w:asciiTheme="majorHAnsi" w:eastAsiaTheme="majorEastAsia" w:hAnsiTheme="majorHAnsi" w:cstheme="majorBidi"/>
      <w:i/>
      <w:iCs/>
      <w:color w:val="243F60" w:themeColor="accent1" w:themeShade="7F"/>
      <w:sz w:val="24"/>
      <w:szCs w:val="24"/>
      <w:lang w:eastAsia="de-DE"/>
    </w:rPr>
  </w:style>
  <w:style w:type="character" w:customStyle="1" w:styleId="berschrift8Zchn">
    <w:name w:val="Überschrift 8 Zchn"/>
    <w:basedOn w:val="Absatz-Standardschriftart"/>
    <w:link w:val="berschrift8"/>
    <w:uiPriority w:val="9"/>
    <w:semiHidden/>
    <w:rsid w:val="004B7831"/>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4B7831"/>
    <w:rPr>
      <w:rFonts w:asciiTheme="majorHAnsi" w:eastAsiaTheme="majorEastAsia" w:hAnsiTheme="majorHAnsi" w:cstheme="majorBidi"/>
      <w:i/>
      <w:iCs/>
      <w:color w:val="272727" w:themeColor="text1" w:themeTint="D8"/>
      <w:sz w:val="21"/>
      <w:szCs w:val="21"/>
      <w:lang w:eastAsia="de-DE"/>
    </w:rPr>
  </w:style>
  <w:style w:type="paragraph" w:styleId="Verzeichnis9">
    <w:name w:val="toc 9"/>
    <w:basedOn w:val="Standard"/>
    <w:next w:val="Standard"/>
    <w:autoRedefine/>
    <w:uiPriority w:val="39"/>
    <w:unhideWhenUsed/>
    <w:rsid w:val="005E29C8"/>
    <w:pPr>
      <w:spacing w:after="100"/>
      <w:ind w:left="1920"/>
    </w:pPr>
  </w:style>
  <w:style w:type="paragraph" w:styleId="Sprechblasentext">
    <w:name w:val="Balloon Text"/>
    <w:basedOn w:val="Standard"/>
    <w:link w:val="SprechblasentextZchn"/>
    <w:uiPriority w:val="99"/>
    <w:semiHidden/>
    <w:unhideWhenUsed/>
    <w:rsid w:val="00B76DF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76DF2"/>
    <w:rPr>
      <w:rFonts w:ascii="Tahoma" w:hAnsi="Tahoma" w:cs="Tahoma"/>
      <w:sz w:val="16"/>
      <w:szCs w:val="16"/>
    </w:rPr>
  </w:style>
  <w:style w:type="paragraph" w:customStyle="1" w:styleId="berschrift1ohneNummerierung">
    <w:name w:val="Überschrift 1 ohne Nummerierung"/>
    <w:basedOn w:val="Standard"/>
    <w:next w:val="Flietext"/>
    <w:link w:val="berschrift1ohneNummerierungZchn"/>
    <w:qFormat/>
    <w:rsid w:val="004056F3"/>
    <w:pPr>
      <w:keepNext/>
      <w:keepLines/>
      <w:pageBreakBefore/>
      <w:spacing w:before="360" w:after="360"/>
      <w:outlineLvl w:val="0"/>
    </w:pPr>
    <w:rPr>
      <w:rFonts w:ascii="Calibri" w:eastAsiaTheme="majorEastAsia" w:hAnsi="Calibri" w:cs="Times New Roman (Überschriften"/>
      <w:b/>
      <w:bCs/>
      <w:sz w:val="48"/>
      <w:szCs w:val="28"/>
    </w:rPr>
  </w:style>
  <w:style w:type="character" w:customStyle="1" w:styleId="berschrift1ohneNummerierungZchn">
    <w:name w:val="Überschrift 1 ohne Nummerierung Zchn"/>
    <w:basedOn w:val="Absatz-Standardschriftart"/>
    <w:link w:val="berschrift1ohneNummerierung"/>
    <w:rsid w:val="004056F3"/>
    <w:rPr>
      <w:rFonts w:ascii="Adobe Garamond Pro" w:eastAsiaTheme="majorEastAsia" w:hAnsi="Adobe Garamond Pro" w:cstheme="majorBidi"/>
      <w:b/>
      <w:bCs/>
      <w:sz w:val="48"/>
      <w:szCs w:val="28"/>
      <w:lang w:eastAsia="de-DE"/>
    </w:rPr>
  </w:style>
  <w:style w:type="paragraph" w:customStyle="1" w:styleId="HervorhebenFett">
    <w:name w:val="Hervorheben Fett"/>
    <w:basedOn w:val="Flietext"/>
    <w:link w:val="HervorhebenFettZchn"/>
    <w:qFormat/>
    <w:rsid w:val="00B76DF2"/>
    <w:rPr>
      <w:b/>
    </w:rPr>
  </w:style>
  <w:style w:type="character" w:customStyle="1" w:styleId="HervorhebenFettZchn">
    <w:name w:val="Hervorheben Fett Zchn"/>
    <w:basedOn w:val="FlietextZchn"/>
    <w:link w:val="HervorhebenFett"/>
    <w:rsid w:val="00B76DF2"/>
    <w:rPr>
      <w:rFonts w:ascii="Cambria" w:eastAsia="Times New Roman" w:hAnsi="Cambria" w:cs="Times New Roman"/>
      <w:b/>
      <w:sz w:val="24"/>
      <w:szCs w:val="24"/>
      <w:lang w:eastAsia="de-DE"/>
    </w:rPr>
  </w:style>
  <w:style w:type="paragraph" w:customStyle="1" w:styleId="HervorhebenKursiv">
    <w:name w:val="Hervorheben Kursiv"/>
    <w:basedOn w:val="Flietext"/>
    <w:link w:val="HervorhebenKursivZchn"/>
    <w:qFormat/>
    <w:rsid w:val="00B76DF2"/>
    <w:rPr>
      <w:i/>
    </w:rPr>
  </w:style>
  <w:style w:type="character" w:customStyle="1" w:styleId="HervorhebenKursivZchn">
    <w:name w:val="Hervorheben Kursiv Zchn"/>
    <w:basedOn w:val="FlietextZchn"/>
    <w:link w:val="HervorhebenKursiv"/>
    <w:rsid w:val="00B76DF2"/>
    <w:rPr>
      <w:rFonts w:ascii="Cambria" w:eastAsia="Times New Roman" w:hAnsi="Cambria" w:cs="Times New Roman"/>
      <w:i/>
      <w:sz w:val="24"/>
      <w:szCs w:val="24"/>
      <w:lang w:eastAsia="de-DE"/>
    </w:rPr>
  </w:style>
  <w:style w:type="paragraph" w:styleId="Kopfzeile">
    <w:name w:val="header"/>
    <w:basedOn w:val="Standard"/>
    <w:link w:val="KopfzeileZchn"/>
    <w:uiPriority w:val="99"/>
    <w:unhideWhenUsed/>
    <w:rsid w:val="00E66364"/>
    <w:pPr>
      <w:tabs>
        <w:tab w:val="center" w:pos="4536"/>
        <w:tab w:val="right" w:pos="9072"/>
      </w:tabs>
    </w:pPr>
    <w:rPr>
      <w:rFonts w:ascii="Adobe Garamond Pro" w:hAnsi="Adobe Garamond Pro"/>
      <w:i/>
      <w:sz w:val="22"/>
    </w:rPr>
  </w:style>
  <w:style w:type="character" w:customStyle="1" w:styleId="KopfzeileZchn">
    <w:name w:val="Kopfzeile Zchn"/>
    <w:basedOn w:val="Absatz-Standardschriftart"/>
    <w:link w:val="Kopfzeile"/>
    <w:uiPriority w:val="99"/>
    <w:rsid w:val="00E66364"/>
    <w:rPr>
      <w:rFonts w:ascii="Adobe Garamond Pro" w:eastAsia="Times New Roman" w:hAnsi="Adobe Garamond Pro" w:cs="Times New Roman"/>
      <w:i/>
      <w:szCs w:val="24"/>
      <w:lang w:eastAsia="de-DE"/>
    </w:rPr>
  </w:style>
  <w:style w:type="paragraph" w:styleId="Fuzeile">
    <w:name w:val="footer"/>
    <w:basedOn w:val="Standard"/>
    <w:link w:val="FuzeileZchn"/>
    <w:uiPriority w:val="99"/>
    <w:unhideWhenUsed/>
    <w:rsid w:val="00E66364"/>
    <w:pPr>
      <w:tabs>
        <w:tab w:val="center" w:pos="4536"/>
        <w:tab w:val="right" w:pos="9072"/>
      </w:tabs>
    </w:pPr>
    <w:rPr>
      <w:rFonts w:ascii="Adobe Garamond Pro" w:hAnsi="Adobe Garamond Pro"/>
      <w:i/>
      <w:sz w:val="22"/>
    </w:rPr>
  </w:style>
  <w:style w:type="character" w:customStyle="1" w:styleId="FuzeileZchn">
    <w:name w:val="Fußzeile Zchn"/>
    <w:basedOn w:val="Absatz-Standardschriftart"/>
    <w:link w:val="Fuzeile"/>
    <w:uiPriority w:val="99"/>
    <w:rsid w:val="00E66364"/>
    <w:rPr>
      <w:rFonts w:ascii="Adobe Garamond Pro" w:eastAsia="Times New Roman" w:hAnsi="Adobe Garamond Pro" w:cs="Times New Roman"/>
      <w:i/>
      <w:szCs w:val="24"/>
      <w:lang w:eastAsia="de-DE"/>
    </w:rPr>
  </w:style>
  <w:style w:type="paragraph" w:styleId="Verzeichnis1">
    <w:name w:val="toc 1"/>
    <w:basedOn w:val="Standard"/>
    <w:next w:val="Standard"/>
    <w:autoRedefine/>
    <w:uiPriority w:val="39"/>
    <w:unhideWhenUsed/>
    <w:rsid w:val="0002442B"/>
    <w:pPr>
      <w:tabs>
        <w:tab w:val="left" w:pos="567"/>
        <w:tab w:val="right" w:pos="9072"/>
      </w:tabs>
      <w:spacing w:before="240" w:after="120"/>
      <w:ind w:left="284" w:hanging="284"/>
    </w:pPr>
    <w:rPr>
      <w:rFonts w:asciiTheme="minorHAnsi" w:hAnsiTheme="minorHAnsi"/>
      <w:b/>
      <w:noProof/>
    </w:rPr>
  </w:style>
  <w:style w:type="paragraph" w:styleId="Verzeichnis2">
    <w:name w:val="toc 2"/>
    <w:basedOn w:val="Flietext"/>
    <w:next w:val="Standard"/>
    <w:link w:val="Verzeichnis2Zchn"/>
    <w:autoRedefine/>
    <w:uiPriority w:val="39"/>
    <w:unhideWhenUsed/>
    <w:rsid w:val="00F16399"/>
    <w:pPr>
      <w:tabs>
        <w:tab w:val="left" w:pos="567"/>
        <w:tab w:val="right" w:leader="dot" w:pos="9062"/>
      </w:tabs>
      <w:spacing w:after="100"/>
      <w:ind w:left="709" w:hanging="425"/>
    </w:pPr>
    <w:rPr>
      <w:noProof/>
      <w:sz w:val="22"/>
    </w:rPr>
  </w:style>
  <w:style w:type="character" w:customStyle="1" w:styleId="Verzeichnis2Zchn">
    <w:name w:val="Verzeichnis 2 Zchn"/>
    <w:basedOn w:val="Absatz-Standardschriftart"/>
    <w:link w:val="Verzeichnis2"/>
    <w:uiPriority w:val="39"/>
    <w:rsid w:val="00F16399"/>
    <w:rPr>
      <w:rFonts w:ascii="Cambria" w:hAnsi="Cambria"/>
      <w:noProof/>
    </w:rPr>
  </w:style>
  <w:style w:type="paragraph" w:styleId="Verzeichnis3">
    <w:name w:val="toc 3"/>
    <w:basedOn w:val="Verzeichnis2"/>
    <w:next w:val="Standard"/>
    <w:autoRedefine/>
    <w:uiPriority w:val="39"/>
    <w:unhideWhenUsed/>
    <w:rsid w:val="00795F6F"/>
    <w:pPr>
      <w:tabs>
        <w:tab w:val="clear" w:pos="9062"/>
        <w:tab w:val="left" w:pos="1418"/>
        <w:tab w:val="left" w:pos="2268"/>
        <w:tab w:val="right" w:leader="dot" w:pos="9060"/>
      </w:tabs>
      <w:ind w:left="1134"/>
      <w:jc w:val="left"/>
    </w:pPr>
    <w:rPr>
      <w:rFonts w:asciiTheme="majorHAnsi" w:eastAsiaTheme="minorEastAsia" w:hAnsiTheme="majorHAnsi"/>
    </w:rPr>
  </w:style>
  <w:style w:type="character" w:styleId="Platzhaltertext">
    <w:name w:val="Placeholder Text"/>
    <w:basedOn w:val="Absatz-Standardschriftart"/>
    <w:uiPriority w:val="99"/>
    <w:semiHidden/>
    <w:rsid w:val="00B76DF2"/>
    <w:rPr>
      <w:color w:val="808080"/>
    </w:rPr>
  </w:style>
  <w:style w:type="paragraph" w:customStyle="1" w:styleId="Zwischenberschrift">
    <w:name w:val="Zwischenüberschrift"/>
    <w:basedOn w:val="Standard"/>
    <w:link w:val="ZwischenberschriftZchn"/>
    <w:qFormat/>
    <w:rsid w:val="008B7180"/>
    <w:pPr>
      <w:keepNext/>
      <w:keepLines/>
      <w:spacing w:before="240" w:after="240"/>
      <w:outlineLvl w:val="0"/>
    </w:pPr>
    <w:rPr>
      <w:rFonts w:ascii="Calibri" w:eastAsiaTheme="majorEastAsia" w:hAnsi="Calibri" w:cs="Times New Roman (Überschriften"/>
      <w:b/>
      <w:bCs/>
      <w:sz w:val="28"/>
      <w:szCs w:val="36"/>
    </w:rPr>
  </w:style>
  <w:style w:type="character" w:customStyle="1" w:styleId="ZwischenberschriftZchn">
    <w:name w:val="Zwischenüberschrift Zchn"/>
    <w:basedOn w:val="FlietextZchn"/>
    <w:link w:val="Zwischenberschrift"/>
    <w:rsid w:val="00E66425"/>
    <w:rPr>
      <w:rFonts w:ascii="Cambria" w:eastAsia="Times New Roman" w:hAnsi="Cambria" w:cs="Times New Roman"/>
      <w:b/>
      <w:sz w:val="28"/>
      <w:szCs w:val="36"/>
      <w:lang w:eastAsia="de-DE"/>
    </w:rPr>
  </w:style>
  <w:style w:type="paragraph" w:styleId="Beschriftung">
    <w:name w:val="caption"/>
    <w:basedOn w:val="Flietext"/>
    <w:next w:val="Flietext"/>
    <w:uiPriority w:val="35"/>
    <w:unhideWhenUsed/>
    <w:qFormat/>
    <w:rsid w:val="00795F6F"/>
    <w:pPr>
      <w:spacing w:before="240" w:after="240"/>
      <w:jc w:val="center"/>
    </w:pPr>
    <w:rPr>
      <w:bCs/>
      <w:sz w:val="20"/>
      <w:szCs w:val="18"/>
    </w:rPr>
  </w:style>
  <w:style w:type="paragraph" w:styleId="Abbildungsverzeichnis">
    <w:name w:val="table of figures"/>
    <w:basedOn w:val="Standard"/>
    <w:next w:val="Standard"/>
    <w:link w:val="AbbildungsverzeichnisZchn"/>
    <w:uiPriority w:val="99"/>
    <w:unhideWhenUsed/>
    <w:rsid w:val="00265EAE"/>
    <w:pPr>
      <w:ind w:left="1588" w:hanging="1588"/>
    </w:pPr>
    <w:rPr>
      <w:rFonts w:ascii="Cambria" w:hAnsi="Cambria"/>
      <w:sz w:val="22"/>
    </w:rPr>
  </w:style>
  <w:style w:type="character" w:customStyle="1" w:styleId="AbbildungsverzeichnisZchn">
    <w:name w:val="Abbildungsverzeichnis Zchn"/>
    <w:basedOn w:val="Absatz-Standardschriftart"/>
    <w:link w:val="Abbildungsverzeichnis"/>
    <w:uiPriority w:val="99"/>
    <w:rsid w:val="00265EAE"/>
    <w:rPr>
      <w:rFonts w:ascii="Cambria" w:eastAsia="Times New Roman" w:hAnsi="Cambria" w:cs="Times New Roman"/>
      <w:szCs w:val="24"/>
      <w:lang w:eastAsia="de-DE"/>
    </w:rPr>
  </w:style>
  <w:style w:type="character" w:styleId="Hyperlink">
    <w:name w:val="Hyperlink"/>
    <w:basedOn w:val="Absatz-Standardschriftart"/>
    <w:uiPriority w:val="99"/>
    <w:unhideWhenUsed/>
    <w:rsid w:val="00F56B21"/>
    <w:rPr>
      <w:color w:val="0000FF" w:themeColor="hyperlink"/>
      <w:u w:val="single"/>
    </w:rPr>
  </w:style>
  <w:style w:type="paragraph" w:customStyle="1" w:styleId="Verzeichnis">
    <w:name w:val="Verzeichnis"/>
    <w:basedOn w:val="Verzeichnis2"/>
    <w:link w:val="VerzeichnisZchn"/>
    <w:rsid w:val="00A620A7"/>
    <w:pPr>
      <w:ind w:left="0" w:firstLine="0"/>
    </w:pPr>
  </w:style>
  <w:style w:type="character" w:customStyle="1" w:styleId="VerzeichnisZchn">
    <w:name w:val="Verzeichnis Zchn"/>
    <w:basedOn w:val="Verzeichnis2Zchn"/>
    <w:link w:val="Verzeichnis"/>
    <w:rsid w:val="00A620A7"/>
    <w:rPr>
      <w:rFonts w:ascii="Cambria" w:hAnsi="Cambria"/>
      <w:noProof/>
    </w:rPr>
  </w:style>
  <w:style w:type="table" w:styleId="Tabellenraster">
    <w:name w:val="Table Grid"/>
    <w:basedOn w:val="NormaleTabelle"/>
    <w:uiPriority w:val="59"/>
    <w:rsid w:val="00F56B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fzhlung">
    <w:name w:val="Aufzählung"/>
    <w:basedOn w:val="Flietext"/>
    <w:link w:val="AufzhlungZchn"/>
    <w:qFormat/>
    <w:rsid w:val="00A60131"/>
    <w:pPr>
      <w:numPr>
        <w:numId w:val="2"/>
      </w:numPr>
      <w:ind w:left="720" w:hanging="357"/>
    </w:pPr>
  </w:style>
  <w:style w:type="character" w:customStyle="1" w:styleId="AufzhlungZchn">
    <w:name w:val="Aufzählung Zchn"/>
    <w:basedOn w:val="FlietextZchn"/>
    <w:link w:val="Aufzhlung"/>
    <w:rsid w:val="00A60131"/>
    <w:rPr>
      <w:rFonts w:ascii="Cambria" w:eastAsia="Times New Roman" w:hAnsi="Cambria" w:cs="Times New Roman"/>
      <w:sz w:val="24"/>
      <w:szCs w:val="24"/>
      <w:lang w:eastAsia="de-DE"/>
    </w:rPr>
  </w:style>
  <w:style w:type="paragraph" w:styleId="Untertitel">
    <w:name w:val="Subtitle"/>
    <w:basedOn w:val="Flietext"/>
    <w:next w:val="Standard"/>
    <w:link w:val="UntertitelZchn"/>
    <w:uiPriority w:val="11"/>
    <w:rsid w:val="00E60A4F"/>
    <w:pPr>
      <w:numPr>
        <w:ilvl w:val="1"/>
      </w:numPr>
      <w:spacing w:after="0"/>
      <w:jc w:val="center"/>
    </w:pPr>
    <w:rPr>
      <w:rFonts w:asciiTheme="majorHAnsi" w:eastAsiaTheme="majorEastAsia" w:hAnsiTheme="majorHAnsi" w:cstheme="majorBidi"/>
      <w:iCs/>
      <w:spacing w:val="15"/>
    </w:rPr>
  </w:style>
  <w:style w:type="character" w:customStyle="1" w:styleId="UntertitelZchn">
    <w:name w:val="Untertitel Zchn"/>
    <w:basedOn w:val="Absatz-Standardschriftart"/>
    <w:link w:val="Untertitel"/>
    <w:uiPriority w:val="11"/>
    <w:rsid w:val="00E60A4F"/>
    <w:rPr>
      <w:rFonts w:asciiTheme="majorHAnsi" w:eastAsiaTheme="majorEastAsia" w:hAnsiTheme="majorHAnsi" w:cstheme="majorBidi"/>
      <w:iCs/>
      <w:spacing w:val="15"/>
      <w:sz w:val="24"/>
      <w:szCs w:val="24"/>
    </w:rPr>
  </w:style>
  <w:style w:type="paragraph" w:styleId="Titel">
    <w:name w:val="Title"/>
    <w:next w:val="Standard"/>
    <w:link w:val="TitelZchn"/>
    <w:uiPriority w:val="10"/>
    <w:rsid w:val="005E49E3"/>
    <w:pPr>
      <w:jc w:val="center"/>
    </w:pPr>
    <w:rPr>
      <w:rFonts w:ascii="Calibri" w:hAnsi="Calibri"/>
      <w:b/>
      <w:sz w:val="40"/>
    </w:rPr>
  </w:style>
  <w:style w:type="character" w:customStyle="1" w:styleId="TitelZchn">
    <w:name w:val="Titel Zchn"/>
    <w:basedOn w:val="Absatz-Standardschriftart"/>
    <w:link w:val="Titel"/>
    <w:uiPriority w:val="10"/>
    <w:rsid w:val="005E49E3"/>
    <w:rPr>
      <w:rFonts w:ascii="Calibri" w:hAnsi="Calibri"/>
      <w:b/>
      <w:sz w:val="40"/>
    </w:rPr>
  </w:style>
  <w:style w:type="character" w:styleId="BesuchterLink">
    <w:name w:val="FollowedHyperlink"/>
    <w:basedOn w:val="Absatz-Standardschriftart"/>
    <w:uiPriority w:val="99"/>
    <w:semiHidden/>
    <w:unhideWhenUsed/>
    <w:rsid w:val="007B57E0"/>
    <w:rPr>
      <w:color w:val="800080" w:themeColor="followedHyperlink"/>
      <w:u w:val="single"/>
    </w:rPr>
  </w:style>
  <w:style w:type="character" w:styleId="NichtaufgelsteErwhnung">
    <w:name w:val="Unresolved Mention"/>
    <w:basedOn w:val="Absatz-Standardschriftart"/>
    <w:uiPriority w:val="99"/>
    <w:semiHidden/>
    <w:unhideWhenUsed/>
    <w:rsid w:val="007B57E0"/>
    <w:rPr>
      <w:color w:val="605E5C"/>
      <w:shd w:val="clear" w:color="auto" w:fill="E1DFDD"/>
    </w:rPr>
  </w:style>
  <w:style w:type="table" w:styleId="TabellemithellemGitternetz">
    <w:name w:val="Grid Table Light"/>
    <w:basedOn w:val="NormaleTabelle"/>
    <w:uiPriority w:val="40"/>
    <w:rsid w:val="003817D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5">
    <w:name w:val="Plain Table 5"/>
    <w:basedOn w:val="NormaleTabelle"/>
    <w:uiPriority w:val="45"/>
    <w:rsid w:val="00962E8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34790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Kommentarzeichen">
    <w:name w:val="annotation reference"/>
    <w:basedOn w:val="Absatz-Standardschriftart"/>
    <w:uiPriority w:val="99"/>
    <w:semiHidden/>
    <w:unhideWhenUsed/>
    <w:rsid w:val="00B862EC"/>
    <w:rPr>
      <w:sz w:val="16"/>
      <w:szCs w:val="16"/>
    </w:rPr>
  </w:style>
  <w:style w:type="paragraph" w:styleId="Kommentarthema">
    <w:name w:val="annotation subject"/>
    <w:basedOn w:val="Standard"/>
    <w:next w:val="Standard"/>
    <w:link w:val="KommentarthemaZchn"/>
    <w:uiPriority w:val="99"/>
    <w:semiHidden/>
    <w:unhideWhenUsed/>
    <w:rsid w:val="0002442B"/>
    <w:rPr>
      <w:b/>
      <w:bCs/>
      <w:sz w:val="20"/>
      <w:szCs w:val="20"/>
    </w:rPr>
  </w:style>
  <w:style w:type="character" w:customStyle="1" w:styleId="KommentarthemaZchn">
    <w:name w:val="Kommentarthema Zchn"/>
    <w:basedOn w:val="Absatz-Standardschriftart"/>
    <w:link w:val="Kommentarthema"/>
    <w:uiPriority w:val="99"/>
    <w:semiHidden/>
    <w:rsid w:val="0002442B"/>
    <w:rPr>
      <w:rFonts w:ascii="Times New Roman" w:eastAsia="Times New Roman" w:hAnsi="Times New Roman" w:cs="Times New Roman"/>
      <w:b/>
      <w:bCs/>
      <w:sz w:val="20"/>
      <w:szCs w:val="20"/>
      <w:lang w:eastAsia="de-DE"/>
    </w:rPr>
  </w:style>
  <w:style w:type="paragraph" w:styleId="berarbeitung">
    <w:name w:val="Revision"/>
    <w:hidden/>
    <w:uiPriority w:val="99"/>
    <w:semiHidden/>
    <w:rsid w:val="00B862EC"/>
    <w:pPr>
      <w:spacing w:after="0" w:line="240" w:lineRule="auto"/>
    </w:pPr>
    <w:rPr>
      <w:rFonts w:ascii="Times New Roman" w:eastAsia="Times New Roman" w:hAnsi="Times New Roman" w:cs="Times New Roman"/>
      <w:sz w:val="24"/>
      <w:szCs w:val="24"/>
      <w:lang w:eastAsia="de-DE"/>
    </w:rPr>
  </w:style>
  <w:style w:type="paragraph" w:customStyle="1" w:styleId="AnhangUnterkapitel">
    <w:name w:val="Anhang Unterkapitel"/>
    <w:basedOn w:val="berschrift1ohneNummerierung"/>
    <w:qFormat/>
    <w:rsid w:val="007011F0"/>
    <w:pPr>
      <w:pageBreakBefore w:val="0"/>
      <w:numPr>
        <w:numId w:val="32"/>
      </w:numPr>
      <w:ind w:left="567"/>
    </w:pPr>
    <w:rPr>
      <w:sz w:val="44"/>
    </w:rPr>
  </w:style>
  <w:style w:type="paragraph" w:styleId="Verzeichnis7">
    <w:name w:val="toc 7"/>
    <w:basedOn w:val="Standard"/>
    <w:next w:val="Standard"/>
    <w:autoRedefine/>
    <w:uiPriority w:val="39"/>
    <w:unhideWhenUsed/>
    <w:rsid w:val="00D27897"/>
    <w:pPr>
      <w:spacing w:after="100"/>
      <w:ind w:left="1440"/>
    </w:pPr>
  </w:style>
  <w:style w:type="paragraph" w:customStyle="1" w:styleId="berschrift1ohneNummerierungnichtinInhaltverzeichnis">
    <w:name w:val="Überschrift 1 ohne Nummerierung nicht in Inhaltverzeichnis"/>
    <w:basedOn w:val="berschrift1"/>
    <w:next w:val="Flietext"/>
    <w:link w:val="berschrift1ohneNummerierungnichtinInhaltverzeichnisZchn"/>
    <w:qFormat/>
    <w:rsid w:val="00840CF0"/>
    <w:pPr>
      <w:numPr>
        <w:numId w:val="0"/>
      </w:numPr>
    </w:pPr>
  </w:style>
  <w:style w:type="character" w:customStyle="1" w:styleId="berschrift1ohneNummerierungnichtinInhaltverzeichnisZchn">
    <w:name w:val="Überschrift 1 ohne Nummerierung nicht in Inhaltverzeichnis Zchn"/>
    <w:basedOn w:val="berschrift1Zchn"/>
    <w:link w:val="berschrift1ohneNummerierungnichtinInhaltverzeichnis"/>
    <w:rsid w:val="001A0D66"/>
    <w:rPr>
      <w:rFonts w:ascii="Calibri" w:eastAsiaTheme="majorEastAsia" w:hAnsi="Calibri" w:cs="Times New Roman (Überschriften"/>
      <w:b/>
      <w:bCs/>
      <w:color w:val="000000" w:themeColor="text1"/>
      <w:sz w:val="48"/>
      <w:szCs w:val="28"/>
      <w:lang w:eastAsia="de-DE"/>
    </w:rPr>
  </w:style>
  <w:style w:type="paragraph" w:customStyle="1" w:styleId="LiteraturverzeichnisBlock">
    <w:name w:val="Literaturverzeichnis Block"/>
    <w:basedOn w:val="Standard"/>
    <w:qFormat/>
    <w:rsid w:val="00A860BD"/>
    <w:pPr>
      <w:widowControl w:val="0"/>
      <w:autoSpaceDE w:val="0"/>
      <w:autoSpaceDN w:val="0"/>
      <w:adjustRightInd w:val="0"/>
      <w:spacing w:after="120"/>
      <w:ind w:left="480" w:hanging="480"/>
      <w:jc w:val="both"/>
    </w:pPr>
  </w:style>
  <w:style w:type="character" w:styleId="Seitenzahl">
    <w:name w:val="page number"/>
    <w:basedOn w:val="Absatz-Standardschriftart"/>
    <w:uiPriority w:val="99"/>
    <w:semiHidden/>
    <w:unhideWhenUsed/>
    <w:rsid w:val="00F14555"/>
  </w:style>
  <w:style w:type="paragraph" w:customStyle="1" w:styleId="AufzhlungohneLinks">
    <w:name w:val="Aufzählung ohne Links"/>
    <w:basedOn w:val="Aufzhlung"/>
    <w:qFormat/>
    <w:rsid w:val="00381CD0"/>
    <w:pPr>
      <w:ind w:left="357"/>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25197">
      <w:bodyDiv w:val="1"/>
      <w:marLeft w:val="0"/>
      <w:marRight w:val="0"/>
      <w:marTop w:val="0"/>
      <w:marBottom w:val="0"/>
      <w:divBdr>
        <w:top w:val="none" w:sz="0" w:space="0" w:color="auto"/>
        <w:left w:val="none" w:sz="0" w:space="0" w:color="auto"/>
        <w:bottom w:val="none" w:sz="0" w:space="0" w:color="auto"/>
        <w:right w:val="none" w:sz="0" w:space="0" w:color="auto"/>
      </w:divBdr>
    </w:div>
    <w:div w:id="18051710">
      <w:bodyDiv w:val="1"/>
      <w:marLeft w:val="0"/>
      <w:marRight w:val="0"/>
      <w:marTop w:val="0"/>
      <w:marBottom w:val="0"/>
      <w:divBdr>
        <w:top w:val="none" w:sz="0" w:space="0" w:color="auto"/>
        <w:left w:val="none" w:sz="0" w:space="0" w:color="auto"/>
        <w:bottom w:val="none" w:sz="0" w:space="0" w:color="auto"/>
        <w:right w:val="none" w:sz="0" w:space="0" w:color="auto"/>
      </w:divBdr>
    </w:div>
    <w:div w:id="48505109">
      <w:bodyDiv w:val="1"/>
      <w:marLeft w:val="0"/>
      <w:marRight w:val="0"/>
      <w:marTop w:val="0"/>
      <w:marBottom w:val="0"/>
      <w:divBdr>
        <w:top w:val="none" w:sz="0" w:space="0" w:color="auto"/>
        <w:left w:val="none" w:sz="0" w:space="0" w:color="auto"/>
        <w:bottom w:val="none" w:sz="0" w:space="0" w:color="auto"/>
        <w:right w:val="none" w:sz="0" w:space="0" w:color="auto"/>
      </w:divBdr>
    </w:div>
    <w:div w:id="50543643">
      <w:bodyDiv w:val="1"/>
      <w:marLeft w:val="0"/>
      <w:marRight w:val="0"/>
      <w:marTop w:val="0"/>
      <w:marBottom w:val="0"/>
      <w:divBdr>
        <w:top w:val="none" w:sz="0" w:space="0" w:color="auto"/>
        <w:left w:val="none" w:sz="0" w:space="0" w:color="auto"/>
        <w:bottom w:val="none" w:sz="0" w:space="0" w:color="auto"/>
        <w:right w:val="none" w:sz="0" w:space="0" w:color="auto"/>
      </w:divBdr>
    </w:div>
    <w:div w:id="58797591">
      <w:bodyDiv w:val="1"/>
      <w:marLeft w:val="0"/>
      <w:marRight w:val="0"/>
      <w:marTop w:val="0"/>
      <w:marBottom w:val="0"/>
      <w:divBdr>
        <w:top w:val="none" w:sz="0" w:space="0" w:color="auto"/>
        <w:left w:val="none" w:sz="0" w:space="0" w:color="auto"/>
        <w:bottom w:val="none" w:sz="0" w:space="0" w:color="auto"/>
        <w:right w:val="none" w:sz="0" w:space="0" w:color="auto"/>
      </w:divBdr>
    </w:div>
    <w:div w:id="123037943">
      <w:bodyDiv w:val="1"/>
      <w:marLeft w:val="0"/>
      <w:marRight w:val="0"/>
      <w:marTop w:val="0"/>
      <w:marBottom w:val="0"/>
      <w:divBdr>
        <w:top w:val="none" w:sz="0" w:space="0" w:color="auto"/>
        <w:left w:val="none" w:sz="0" w:space="0" w:color="auto"/>
        <w:bottom w:val="none" w:sz="0" w:space="0" w:color="auto"/>
        <w:right w:val="none" w:sz="0" w:space="0" w:color="auto"/>
      </w:divBdr>
    </w:div>
    <w:div w:id="154998998">
      <w:bodyDiv w:val="1"/>
      <w:marLeft w:val="0"/>
      <w:marRight w:val="0"/>
      <w:marTop w:val="0"/>
      <w:marBottom w:val="0"/>
      <w:divBdr>
        <w:top w:val="none" w:sz="0" w:space="0" w:color="auto"/>
        <w:left w:val="none" w:sz="0" w:space="0" w:color="auto"/>
        <w:bottom w:val="none" w:sz="0" w:space="0" w:color="auto"/>
        <w:right w:val="none" w:sz="0" w:space="0" w:color="auto"/>
      </w:divBdr>
    </w:div>
    <w:div w:id="169954810">
      <w:bodyDiv w:val="1"/>
      <w:marLeft w:val="0"/>
      <w:marRight w:val="0"/>
      <w:marTop w:val="0"/>
      <w:marBottom w:val="0"/>
      <w:divBdr>
        <w:top w:val="none" w:sz="0" w:space="0" w:color="auto"/>
        <w:left w:val="none" w:sz="0" w:space="0" w:color="auto"/>
        <w:bottom w:val="none" w:sz="0" w:space="0" w:color="auto"/>
        <w:right w:val="none" w:sz="0" w:space="0" w:color="auto"/>
      </w:divBdr>
    </w:div>
    <w:div w:id="178735596">
      <w:bodyDiv w:val="1"/>
      <w:marLeft w:val="0"/>
      <w:marRight w:val="0"/>
      <w:marTop w:val="0"/>
      <w:marBottom w:val="0"/>
      <w:divBdr>
        <w:top w:val="none" w:sz="0" w:space="0" w:color="auto"/>
        <w:left w:val="none" w:sz="0" w:space="0" w:color="auto"/>
        <w:bottom w:val="none" w:sz="0" w:space="0" w:color="auto"/>
        <w:right w:val="none" w:sz="0" w:space="0" w:color="auto"/>
      </w:divBdr>
    </w:div>
    <w:div w:id="188370671">
      <w:bodyDiv w:val="1"/>
      <w:marLeft w:val="0"/>
      <w:marRight w:val="0"/>
      <w:marTop w:val="0"/>
      <w:marBottom w:val="0"/>
      <w:divBdr>
        <w:top w:val="none" w:sz="0" w:space="0" w:color="auto"/>
        <w:left w:val="none" w:sz="0" w:space="0" w:color="auto"/>
        <w:bottom w:val="none" w:sz="0" w:space="0" w:color="auto"/>
        <w:right w:val="none" w:sz="0" w:space="0" w:color="auto"/>
      </w:divBdr>
    </w:div>
    <w:div w:id="195505752">
      <w:bodyDiv w:val="1"/>
      <w:marLeft w:val="0"/>
      <w:marRight w:val="0"/>
      <w:marTop w:val="0"/>
      <w:marBottom w:val="0"/>
      <w:divBdr>
        <w:top w:val="none" w:sz="0" w:space="0" w:color="auto"/>
        <w:left w:val="none" w:sz="0" w:space="0" w:color="auto"/>
        <w:bottom w:val="none" w:sz="0" w:space="0" w:color="auto"/>
        <w:right w:val="none" w:sz="0" w:space="0" w:color="auto"/>
      </w:divBdr>
    </w:div>
    <w:div w:id="216208359">
      <w:bodyDiv w:val="1"/>
      <w:marLeft w:val="0"/>
      <w:marRight w:val="0"/>
      <w:marTop w:val="0"/>
      <w:marBottom w:val="0"/>
      <w:divBdr>
        <w:top w:val="none" w:sz="0" w:space="0" w:color="auto"/>
        <w:left w:val="none" w:sz="0" w:space="0" w:color="auto"/>
        <w:bottom w:val="none" w:sz="0" w:space="0" w:color="auto"/>
        <w:right w:val="none" w:sz="0" w:space="0" w:color="auto"/>
      </w:divBdr>
    </w:div>
    <w:div w:id="226763798">
      <w:bodyDiv w:val="1"/>
      <w:marLeft w:val="0"/>
      <w:marRight w:val="0"/>
      <w:marTop w:val="0"/>
      <w:marBottom w:val="0"/>
      <w:divBdr>
        <w:top w:val="none" w:sz="0" w:space="0" w:color="auto"/>
        <w:left w:val="none" w:sz="0" w:space="0" w:color="auto"/>
        <w:bottom w:val="none" w:sz="0" w:space="0" w:color="auto"/>
        <w:right w:val="none" w:sz="0" w:space="0" w:color="auto"/>
      </w:divBdr>
    </w:div>
    <w:div w:id="243416997">
      <w:bodyDiv w:val="1"/>
      <w:marLeft w:val="0"/>
      <w:marRight w:val="0"/>
      <w:marTop w:val="0"/>
      <w:marBottom w:val="0"/>
      <w:divBdr>
        <w:top w:val="none" w:sz="0" w:space="0" w:color="auto"/>
        <w:left w:val="none" w:sz="0" w:space="0" w:color="auto"/>
        <w:bottom w:val="none" w:sz="0" w:space="0" w:color="auto"/>
        <w:right w:val="none" w:sz="0" w:space="0" w:color="auto"/>
      </w:divBdr>
    </w:div>
    <w:div w:id="289750899">
      <w:bodyDiv w:val="1"/>
      <w:marLeft w:val="0"/>
      <w:marRight w:val="0"/>
      <w:marTop w:val="0"/>
      <w:marBottom w:val="0"/>
      <w:divBdr>
        <w:top w:val="none" w:sz="0" w:space="0" w:color="auto"/>
        <w:left w:val="none" w:sz="0" w:space="0" w:color="auto"/>
        <w:bottom w:val="none" w:sz="0" w:space="0" w:color="auto"/>
        <w:right w:val="none" w:sz="0" w:space="0" w:color="auto"/>
      </w:divBdr>
    </w:div>
    <w:div w:id="307327785">
      <w:bodyDiv w:val="1"/>
      <w:marLeft w:val="0"/>
      <w:marRight w:val="0"/>
      <w:marTop w:val="0"/>
      <w:marBottom w:val="0"/>
      <w:divBdr>
        <w:top w:val="none" w:sz="0" w:space="0" w:color="auto"/>
        <w:left w:val="none" w:sz="0" w:space="0" w:color="auto"/>
        <w:bottom w:val="none" w:sz="0" w:space="0" w:color="auto"/>
        <w:right w:val="none" w:sz="0" w:space="0" w:color="auto"/>
      </w:divBdr>
    </w:div>
    <w:div w:id="308636516">
      <w:bodyDiv w:val="1"/>
      <w:marLeft w:val="0"/>
      <w:marRight w:val="0"/>
      <w:marTop w:val="0"/>
      <w:marBottom w:val="0"/>
      <w:divBdr>
        <w:top w:val="none" w:sz="0" w:space="0" w:color="auto"/>
        <w:left w:val="none" w:sz="0" w:space="0" w:color="auto"/>
        <w:bottom w:val="none" w:sz="0" w:space="0" w:color="auto"/>
        <w:right w:val="none" w:sz="0" w:space="0" w:color="auto"/>
      </w:divBdr>
    </w:div>
    <w:div w:id="317729340">
      <w:bodyDiv w:val="1"/>
      <w:marLeft w:val="0"/>
      <w:marRight w:val="0"/>
      <w:marTop w:val="0"/>
      <w:marBottom w:val="0"/>
      <w:divBdr>
        <w:top w:val="none" w:sz="0" w:space="0" w:color="auto"/>
        <w:left w:val="none" w:sz="0" w:space="0" w:color="auto"/>
        <w:bottom w:val="none" w:sz="0" w:space="0" w:color="auto"/>
        <w:right w:val="none" w:sz="0" w:space="0" w:color="auto"/>
      </w:divBdr>
    </w:div>
    <w:div w:id="357851052">
      <w:bodyDiv w:val="1"/>
      <w:marLeft w:val="0"/>
      <w:marRight w:val="0"/>
      <w:marTop w:val="0"/>
      <w:marBottom w:val="0"/>
      <w:divBdr>
        <w:top w:val="none" w:sz="0" w:space="0" w:color="auto"/>
        <w:left w:val="none" w:sz="0" w:space="0" w:color="auto"/>
        <w:bottom w:val="none" w:sz="0" w:space="0" w:color="auto"/>
        <w:right w:val="none" w:sz="0" w:space="0" w:color="auto"/>
      </w:divBdr>
      <w:divsChild>
        <w:div w:id="41826436">
          <w:marLeft w:val="0"/>
          <w:marRight w:val="0"/>
          <w:marTop w:val="0"/>
          <w:marBottom w:val="0"/>
          <w:divBdr>
            <w:top w:val="none" w:sz="0" w:space="0" w:color="auto"/>
            <w:left w:val="none" w:sz="0" w:space="0" w:color="auto"/>
            <w:bottom w:val="none" w:sz="0" w:space="0" w:color="auto"/>
            <w:right w:val="none" w:sz="0" w:space="0" w:color="auto"/>
          </w:divBdr>
        </w:div>
        <w:div w:id="80832442">
          <w:marLeft w:val="0"/>
          <w:marRight w:val="0"/>
          <w:marTop w:val="0"/>
          <w:marBottom w:val="0"/>
          <w:divBdr>
            <w:top w:val="none" w:sz="0" w:space="0" w:color="auto"/>
            <w:left w:val="none" w:sz="0" w:space="0" w:color="auto"/>
            <w:bottom w:val="none" w:sz="0" w:space="0" w:color="auto"/>
            <w:right w:val="none" w:sz="0" w:space="0" w:color="auto"/>
          </w:divBdr>
        </w:div>
        <w:div w:id="185674474">
          <w:marLeft w:val="0"/>
          <w:marRight w:val="0"/>
          <w:marTop w:val="0"/>
          <w:marBottom w:val="0"/>
          <w:divBdr>
            <w:top w:val="none" w:sz="0" w:space="0" w:color="auto"/>
            <w:left w:val="none" w:sz="0" w:space="0" w:color="auto"/>
            <w:bottom w:val="none" w:sz="0" w:space="0" w:color="auto"/>
            <w:right w:val="none" w:sz="0" w:space="0" w:color="auto"/>
          </w:divBdr>
        </w:div>
        <w:div w:id="511264656">
          <w:marLeft w:val="0"/>
          <w:marRight w:val="0"/>
          <w:marTop w:val="0"/>
          <w:marBottom w:val="0"/>
          <w:divBdr>
            <w:top w:val="none" w:sz="0" w:space="0" w:color="auto"/>
            <w:left w:val="none" w:sz="0" w:space="0" w:color="auto"/>
            <w:bottom w:val="none" w:sz="0" w:space="0" w:color="auto"/>
            <w:right w:val="none" w:sz="0" w:space="0" w:color="auto"/>
          </w:divBdr>
        </w:div>
        <w:div w:id="719865591">
          <w:marLeft w:val="0"/>
          <w:marRight w:val="0"/>
          <w:marTop w:val="0"/>
          <w:marBottom w:val="0"/>
          <w:divBdr>
            <w:top w:val="none" w:sz="0" w:space="0" w:color="auto"/>
            <w:left w:val="none" w:sz="0" w:space="0" w:color="auto"/>
            <w:bottom w:val="none" w:sz="0" w:space="0" w:color="auto"/>
            <w:right w:val="none" w:sz="0" w:space="0" w:color="auto"/>
          </w:divBdr>
        </w:div>
        <w:div w:id="2036886072">
          <w:marLeft w:val="0"/>
          <w:marRight w:val="0"/>
          <w:marTop w:val="0"/>
          <w:marBottom w:val="0"/>
          <w:divBdr>
            <w:top w:val="none" w:sz="0" w:space="0" w:color="auto"/>
            <w:left w:val="none" w:sz="0" w:space="0" w:color="auto"/>
            <w:bottom w:val="none" w:sz="0" w:space="0" w:color="auto"/>
            <w:right w:val="none" w:sz="0" w:space="0" w:color="auto"/>
          </w:divBdr>
        </w:div>
      </w:divsChild>
    </w:div>
    <w:div w:id="357854251">
      <w:bodyDiv w:val="1"/>
      <w:marLeft w:val="0"/>
      <w:marRight w:val="0"/>
      <w:marTop w:val="0"/>
      <w:marBottom w:val="0"/>
      <w:divBdr>
        <w:top w:val="none" w:sz="0" w:space="0" w:color="auto"/>
        <w:left w:val="none" w:sz="0" w:space="0" w:color="auto"/>
        <w:bottom w:val="none" w:sz="0" w:space="0" w:color="auto"/>
        <w:right w:val="none" w:sz="0" w:space="0" w:color="auto"/>
      </w:divBdr>
    </w:div>
    <w:div w:id="376976186">
      <w:bodyDiv w:val="1"/>
      <w:marLeft w:val="0"/>
      <w:marRight w:val="0"/>
      <w:marTop w:val="0"/>
      <w:marBottom w:val="0"/>
      <w:divBdr>
        <w:top w:val="none" w:sz="0" w:space="0" w:color="auto"/>
        <w:left w:val="none" w:sz="0" w:space="0" w:color="auto"/>
        <w:bottom w:val="none" w:sz="0" w:space="0" w:color="auto"/>
        <w:right w:val="none" w:sz="0" w:space="0" w:color="auto"/>
      </w:divBdr>
    </w:div>
    <w:div w:id="380791300">
      <w:bodyDiv w:val="1"/>
      <w:marLeft w:val="0"/>
      <w:marRight w:val="0"/>
      <w:marTop w:val="0"/>
      <w:marBottom w:val="0"/>
      <w:divBdr>
        <w:top w:val="none" w:sz="0" w:space="0" w:color="auto"/>
        <w:left w:val="none" w:sz="0" w:space="0" w:color="auto"/>
        <w:bottom w:val="none" w:sz="0" w:space="0" w:color="auto"/>
        <w:right w:val="none" w:sz="0" w:space="0" w:color="auto"/>
      </w:divBdr>
    </w:div>
    <w:div w:id="405764622">
      <w:bodyDiv w:val="1"/>
      <w:marLeft w:val="0"/>
      <w:marRight w:val="0"/>
      <w:marTop w:val="0"/>
      <w:marBottom w:val="0"/>
      <w:divBdr>
        <w:top w:val="none" w:sz="0" w:space="0" w:color="auto"/>
        <w:left w:val="none" w:sz="0" w:space="0" w:color="auto"/>
        <w:bottom w:val="none" w:sz="0" w:space="0" w:color="auto"/>
        <w:right w:val="none" w:sz="0" w:space="0" w:color="auto"/>
      </w:divBdr>
    </w:div>
    <w:div w:id="412707368">
      <w:bodyDiv w:val="1"/>
      <w:marLeft w:val="0"/>
      <w:marRight w:val="0"/>
      <w:marTop w:val="0"/>
      <w:marBottom w:val="0"/>
      <w:divBdr>
        <w:top w:val="none" w:sz="0" w:space="0" w:color="auto"/>
        <w:left w:val="none" w:sz="0" w:space="0" w:color="auto"/>
        <w:bottom w:val="none" w:sz="0" w:space="0" w:color="auto"/>
        <w:right w:val="none" w:sz="0" w:space="0" w:color="auto"/>
      </w:divBdr>
    </w:div>
    <w:div w:id="426124556">
      <w:bodyDiv w:val="1"/>
      <w:marLeft w:val="0"/>
      <w:marRight w:val="0"/>
      <w:marTop w:val="0"/>
      <w:marBottom w:val="0"/>
      <w:divBdr>
        <w:top w:val="none" w:sz="0" w:space="0" w:color="auto"/>
        <w:left w:val="none" w:sz="0" w:space="0" w:color="auto"/>
        <w:bottom w:val="none" w:sz="0" w:space="0" w:color="auto"/>
        <w:right w:val="none" w:sz="0" w:space="0" w:color="auto"/>
      </w:divBdr>
    </w:div>
    <w:div w:id="430976833">
      <w:bodyDiv w:val="1"/>
      <w:marLeft w:val="0"/>
      <w:marRight w:val="0"/>
      <w:marTop w:val="0"/>
      <w:marBottom w:val="0"/>
      <w:divBdr>
        <w:top w:val="none" w:sz="0" w:space="0" w:color="auto"/>
        <w:left w:val="none" w:sz="0" w:space="0" w:color="auto"/>
        <w:bottom w:val="none" w:sz="0" w:space="0" w:color="auto"/>
        <w:right w:val="none" w:sz="0" w:space="0" w:color="auto"/>
      </w:divBdr>
    </w:div>
    <w:div w:id="458187579">
      <w:bodyDiv w:val="1"/>
      <w:marLeft w:val="0"/>
      <w:marRight w:val="0"/>
      <w:marTop w:val="0"/>
      <w:marBottom w:val="0"/>
      <w:divBdr>
        <w:top w:val="none" w:sz="0" w:space="0" w:color="auto"/>
        <w:left w:val="none" w:sz="0" w:space="0" w:color="auto"/>
        <w:bottom w:val="none" w:sz="0" w:space="0" w:color="auto"/>
        <w:right w:val="none" w:sz="0" w:space="0" w:color="auto"/>
      </w:divBdr>
      <w:divsChild>
        <w:div w:id="865874571">
          <w:marLeft w:val="0"/>
          <w:marRight w:val="0"/>
          <w:marTop w:val="0"/>
          <w:marBottom w:val="0"/>
          <w:divBdr>
            <w:top w:val="none" w:sz="0" w:space="0" w:color="auto"/>
            <w:left w:val="none" w:sz="0" w:space="0" w:color="auto"/>
            <w:bottom w:val="none" w:sz="0" w:space="0" w:color="auto"/>
            <w:right w:val="none" w:sz="0" w:space="0" w:color="auto"/>
          </w:divBdr>
          <w:divsChild>
            <w:div w:id="1867208350">
              <w:marLeft w:val="0"/>
              <w:marRight w:val="0"/>
              <w:marTop w:val="0"/>
              <w:marBottom w:val="0"/>
              <w:divBdr>
                <w:top w:val="none" w:sz="0" w:space="0" w:color="auto"/>
                <w:left w:val="none" w:sz="0" w:space="0" w:color="auto"/>
                <w:bottom w:val="none" w:sz="0" w:space="0" w:color="auto"/>
                <w:right w:val="none" w:sz="0" w:space="0" w:color="auto"/>
              </w:divBdr>
              <w:divsChild>
                <w:div w:id="1056903015">
                  <w:marLeft w:val="0"/>
                  <w:marRight w:val="0"/>
                  <w:marTop w:val="0"/>
                  <w:marBottom w:val="0"/>
                  <w:divBdr>
                    <w:top w:val="none" w:sz="0" w:space="0" w:color="auto"/>
                    <w:left w:val="none" w:sz="0" w:space="0" w:color="auto"/>
                    <w:bottom w:val="none" w:sz="0" w:space="0" w:color="auto"/>
                    <w:right w:val="none" w:sz="0" w:space="0" w:color="auto"/>
                  </w:divBdr>
                </w:div>
              </w:divsChild>
            </w:div>
            <w:div w:id="1898541679">
              <w:marLeft w:val="0"/>
              <w:marRight w:val="0"/>
              <w:marTop w:val="0"/>
              <w:marBottom w:val="0"/>
              <w:divBdr>
                <w:top w:val="none" w:sz="0" w:space="0" w:color="auto"/>
                <w:left w:val="none" w:sz="0" w:space="0" w:color="auto"/>
                <w:bottom w:val="none" w:sz="0" w:space="0" w:color="auto"/>
                <w:right w:val="none" w:sz="0" w:space="0" w:color="auto"/>
              </w:divBdr>
              <w:divsChild>
                <w:div w:id="2018921497">
                  <w:marLeft w:val="0"/>
                  <w:marRight w:val="0"/>
                  <w:marTop w:val="0"/>
                  <w:marBottom w:val="0"/>
                  <w:divBdr>
                    <w:top w:val="none" w:sz="0" w:space="0" w:color="auto"/>
                    <w:left w:val="none" w:sz="0" w:space="0" w:color="auto"/>
                    <w:bottom w:val="none" w:sz="0" w:space="0" w:color="auto"/>
                    <w:right w:val="none" w:sz="0" w:space="0" w:color="auto"/>
                  </w:divBdr>
                </w:div>
              </w:divsChild>
            </w:div>
            <w:div w:id="1946187374">
              <w:marLeft w:val="0"/>
              <w:marRight w:val="0"/>
              <w:marTop w:val="0"/>
              <w:marBottom w:val="0"/>
              <w:divBdr>
                <w:top w:val="none" w:sz="0" w:space="0" w:color="auto"/>
                <w:left w:val="none" w:sz="0" w:space="0" w:color="auto"/>
                <w:bottom w:val="none" w:sz="0" w:space="0" w:color="auto"/>
                <w:right w:val="none" w:sz="0" w:space="0" w:color="auto"/>
              </w:divBdr>
              <w:divsChild>
                <w:div w:id="543101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737694">
      <w:bodyDiv w:val="1"/>
      <w:marLeft w:val="0"/>
      <w:marRight w:val="0"/>
      <w:marTop w:val="0"/>
      <w:marBottom w:val="0"/>
      <w:divBdr>
        <w:top w:val="none" w:sz="0" w:space="0" w:color="auto"/>
        <w:left w:val="none" w:sz="0" w:space="0" w:color="auto"/>
        <w:bottom w:val="none" w:sz="0" w:space="0" w:color="auto"/>
        <w:right w:val="none" w:sz="0" w:space="0" w:color="auto"/>
      </w:divBdr>
    </w:div>
    <w:div w:id="468938021">
      <w:bodyDiv w:val="1"/>
      <w:marLeft w:val="0"/>
      <w:marRight w:val="0"/>
      <w:marTop w:val="0"/>
      <w:marBottom w:val="0"/>
      <w:divBdr>
        <w:top w:val="none" w:sz="0" w:space="0" w:color="auto"/>
        <w:left w:val="none" w:sz="0" w:space="0" w:color="auto"/>
        <w:bottom w:val="none" w:sz="0" w:space="0" w:color="auto"/>
        <w:right w:val="none" w:sz="0" w:space="0" w:color="auto"/>
      </w:divBdr>
    </w:div>
    <w:div w:id="486946753">
      <w:bodyDiv w:val="1"/>
      <w:marLeft w:val="0"/>
      <w:marRight w:val="0"/>
      <w:marTop w:val="0"/>
      <w:marBottom w:val="0"/>
      <w:divBdr>
        <w:top w:val="none" w:sz="0" w:space="0" w:color="auto"/>
        <w:left w:val="none" w:sz="0" w:space="0" w:color="auto"/>
        <w:bottom w:val="none" w:sz="0" w:space="0" w:color="auto"/>
        <w:right w:val="none" w:sz="0" w:space="0" w:color="auto"/>
      </w:divBdr>
      <w:divsChild>
        <w:div w:id="1828398700">
          <w:marLeft w:val="0"/>
          <w:marRight w:val="0"/>
          <w:marTop w:val="0"/>
          <w:marBottom w:val="0"/>
          <w:divBdr>
            <w:top w:val="none" w:sz="0" w:space="0" w:color="auto"/>
            <w:left w:val="none" w:sz="0" w:space="0" w:color="auto"/>
            <w:bottom w:val="none" w:sz="0" w:space="0" w:color="auto"/>
            <w:right w:val="none" w:sz="0" w:space="0" w:color="auto"/>
          </w:divBdr>
          <w:divsChild>
            <w:div w:id="59875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956628">
      <w:bodyDiv w:val="1"/>
      <w:marLeft w:val="0"/>
      <w:marRight w:val="0"/>
      <w:marTop w:val="0"/>
      <w:marBottom w:val="0"/>
      <w:divBdr>
        <w:top w:val="none" w:sz="0" w:space="0" w:color="auto"/>
        <w:left w:val="none" w:sz="0" w:space="0" w:color="auto"/>
        <w:bottom w:val="none" w:sz="0" w:space="0" w:color="auto"/>
        <w:right w:val="none" w:sz="0" w:space="0" w:color="auto"/>
      </w:divBdr>
    </w:div>
    <w:div w:id="499924936">
      <w:bodyDiv w:val="1"/>
      <w:marLeft w:val="0"/>
      <w:marRight w:val="0"/>
      <w:marTop w:val="0"/>
      <w:marBottom w:val="0"/>
      <w:divBdr>
        <w:top w:val="none" w:sz="0" w:space="0" w:color="auto"/>
        <w:left w:val="none" w:sz="0" w:space="0" w:color="auto"/>
        <w:bottom w:val="none" w:sz="0" w:space="0" w:color="auto"/>
        <w:right w:val="none" w:sz="0" w:space="0" w:color="auto"/>
      </w:divBdr>
    </w:div>
    <w:div w:id="527453631">
      <w:bodyDiv w:val="1"/>
      <w:marLeft w:val="0"/>
      <w:marRight w:val="0"/>
      <w:marTop w:val="0"/>
      <w:marBottom w:val="0"/>
      <w:divBdr>
        <w:top w:val="none" w:sz="0" w:space="0" w:color="auto"/>
        <w:left w:val="none" w:sz="0" w:space="0" w:color="auto"/>
        <w:bottom w:val="none" w:sz="0" w:space="0" w:color="auto"/>
        <w:right w:val="none" w:sz="0" w:space="0" w:color="auto"/>
      </w:divBdr>
    </w:div>
    <w:div w:id="569072824">
      <w:bodyDiv w:val="1"/>
      <w:marLeft w:val="0"/>
      <w:marRight w:val="0"/>
      <w:marTop w:val="0"/>
      <w:marBottom w:val="0"/>
      <w:divBdr>
        <w:top w:val="none" w:sz="0" w:space="0" w:color="auto"/>
        <w:left w:val="none" w:sz="0" w:space="0" w:color="auto"/>
        <w:bottom w:val="none" w:sz="0" w:space="0" w:color="auto"/>
        <w:right w:val="none" w:sz="0" w:space="0" w:color="auto"/>
      </w:divBdr>
    </w:div>
    <w:div w:id="596911910">
      <w:bodyDiv w:val="1"/>
      <w:marLeft w:val="0"/>
      <w:marRight w:val="0"/>
      <w:marTop w:val="0"/>
      <w:marBottom w:val="0"/>
      <w:divBdr>
        <w:top w:val="none" w:sz="0" w:space="0" w:color="auto"/>
        <w:left w:val="none" w:sz="0" w:space="0" w:color="auto"/>
        <w:bottom w:val="none" w:sz="0" w:space="0" w:color="auto"/>
        <w:right w:val="none" w:sz="0" w:space="0" w:color="auto"/>
      </w:divBdr>
    </w:div>
    <w:div w:id="601382789">
      <w:bodyDiv w:val="1"/>
      <w:marLeft w:val="0"/>
      <w:marRight w:val="0"/>
      <w:marTop w:val="0"/>
      <w:marBottom w:val="0"/>
      <w:divBdr>
        <w:top w:val="none" w:sz="0" w:space="0" w:color="auto"/>
        <w:left w:val="none" w:sz="0" w:space="0" w:color="auto"/>
        <w:bottom w:val="none" w:sz="0" w:space="0" w:color="auto"/>
        <w:right w:val="none" w:sz="0" w:space="0" w:color="auto"/>
      </w:divBdr>
    </w:div>
    <w:div w:id="603808597">
      <w:bodyDiv w:val="1"/>
      <w:marLeft w:val="0"/>
      <w:marRight w:val="0"/>
      <w:marTop w:val="0"/>
      <w:marBottom w:val="0"/>
      <w:divBdr>
        <w:top w:val="none" w:sz="0" w:space="0" w:color="auto"/>
        <w:left w:val="none" w:sz="0" w:space="0" w:color="auto"/>
        <w:bottom w:val="none" w:sz="0" w:space="0" w:color="auto"/>
        <w:right w:val="none" w:sz="0" w:space="0" w:color="auto"/>
      </w:divBdr>
    </w:div>
    <w:div w:id="612518260">
      <w:bodyDiv w:val="1"/>
      <w:marLeft w:val="0"/>
      <w:marRight w:val="0"/>
      <w:marTop w:val="0"/>
      <w:marBottom w:val="0"/>
      <w:divBdr>
        <w:top w:val="none" w:sz="0" w:space="0" w:color="auto"/>
        <w:left w:val="none" w:sz="0" w:space="0" w:color="auto"/>
        <w:bottom w:val="none" w:sz="0" w:space="0" w:color="auto"/>
        <w:right w:val="none" w:sz="0" w:space="0" w:color="auto"/>
      </w:divBdr>
    </w:div>
    <w:div w:id="621155467">
      <w:bodyDiv w:val="1"/>
      <w:marLeft w:val="0"/>
      <w:marRight w:val="0"/>
      <w:marTop w:val="0"/>
      <w:marBottom w:val="0"/>
      <w:divBdr>
        <w:top w:val="none" w:sz="0" w:space="0" w:color="auto"/>
        <w:left w:val="none" w:sz="0" w:space="0" w:color="auto"/>
        <w:bottom w:val="none" w:sz="0" w:space="0" w:color="auto"/>
        <w:right w:val="none" w:sz="0" w:space="0" w:color="auto"/>
      </w:divBdr>
    </w:div>
    <w:div w:id="655379914">
      <w:bodyDiv w:val="1"/>
      <w:marLeft w:val="0"/>
      <w:marRight w:val="0"/>
      <w:marTop w:val="0"/>
      <w:marBottom w:val="0"/>
      <w:divBdr>
        <w:top w:val="none" w:sz="0" w:space="0" w:color="auto"/>
        <w:left w:val="none" w:sz="0" w:space="0" w:color="auto"/>
        <w:bottom w:val="none" w:sz="0" w:space="0" w:color="auto"/>
        <w:right w:val="none" w:sz="0" w:space="0" w:color="auto"/>
      </w:divBdr>
    </w:div>
    <w:div w:id="700516957">
      <w:bodyDiv w:val="1"/>
      <w:marLeft w:val="0"/>
      <w:marRight w:val="0"/>
      <w:marTop w:val="0"/>
      <w:marBottom w:val="0"/>
      <w:divBdr>
        <w:top w:val="none" w:sz="0" w:space="0" w:color="auto"/>
        <w:left w:val="none" w:sz="0" w:space="0" w:color="auto"/>
        <w:bottom w:val="none" w:sz="0" w:space="0" w:color="auto"/>
        <w:right w:val="none" w:sz="0" w:space="0" w:color="auto"/>
      </w:divBdr>
    </w:div>
    <w:div w:id="702285504">
      <w:bodyDiv w:val="1"/>
      <w:marLeft w:val="0"/>
      <w:marRight w:val="0"/>
      <w:marTop w:val="0"/>
      <w:marBottom w:val="0"/>
      <w:divBdr>
        <w:top w:val="none" w:sz="0" w:space="0" w:color="auto"/>
        <w:left w:val="none" w:sz="0" w:space="0" w:color="auto"/>
        <w:bottom w:val="none" w:sz="0" w:space="0" w:color="auto"/>
        <w:right w:val="none" w:sz="0" w:space="0" w:color="auto"/>
      </w:divBdr>
      <w:divsChild>
        <w:div w:id="569460049">
          <w:marLeft w:val="0"/>
          <w:marRight w:val="0"/>
          <w:marTop w:val="0"/>
          <w:marBottom w:val="0"/>
          <w:divBdr>
            <w:top w:val="none" w:sz="0" w:space="0" w:color="auto"/>
            <w:left w:val="none" w:sz="0" w:space="0" w:color="auto"/>
            <w:bottom w:val="none" w:sz="0" w:space="0" w:color="auto"/>
            <w:right w:val="none" w:sz="0" w:space="0" w:color="auto"/>
          </w:divBdr>
        </w:div>
        <w:div w:id="935862735">
          <w:marLeft w:val="0"/>
          <w:marRight w:val="0"/>
          <w:marTop w:val="0"/>
          <w:marBottom w:val="0"/>
          <w:divBdr>
            <w:top w:val="none" w:sz="0" w:space="0" w:color="auto"/>
            <w:left w:val="none" w:sz="0" w:space="0" w:color="auto"/>
            <w:bottom w:val="none" w:sz="0" w:space="0" w:color="auto"/>
            <w:right w:val="none" w:sz="0" w:space="0" w:color="auto"/>
          </w:divBdr>
        </w:div>
        <w:div w:id="1484856759">
          <w:marLeft w:val="0"/>
          <w:marRight w:val="0"/>
          <w:marTop w:val="0"/>
          <w:marBottom w:val="0"/>
          <w:divBdr>
            <w:top w:val="none" w:sz="0" w:space="0" w:color="auto"/>
            <w:left w:val="none" w:sz="0" w:space="0" w:color="auto"/>
            <w:bottom w:val="none" w:sz="0" w:space="0" w:color="auto"/>
            <w:right w:val="none" w:sz="0" w:space="0" w:color="auto"/>
          </w:divBdr>
        </w:div>
        <w:div w:id="1797719542">
          <w:marLeft w:val="0"/>
          <w:marRight w:val="0"/>
          <w:marTop w:val="0"/>
          <w:marBottom w:val="0"/>
          <w:divBdr>
            <w:top w:val="none" w:sz="0" w:space="0" w:color="auto"/>
            <w:left w:val="none" w:sz="0" w:space="0" w:color="auto"/>
            <w:bottom w:val="none" w:sz="0" w:space="0" w:color="auto"/>
            <w:right w:val="none" w:sz="0" w:space="0" w:color="auto"/>
          </w:divBdr>
        </w:div>
        <w:div w:id="2049716128">
          <w:marLeft w:val="0"/>
          <w:marRight w:val="0"/>
          <w:marTop w:val="0"/>
          <w:marBottom w:val="0"/>
          <w:divBdr>
            <w:top w:val="none" w:sz="0" w:space="0" w:color="auto"/>
            <w:left w:val="none" w:sz="0" w:space="0" w:color="auto"/>
            <w:bottom w:val="none" w:sz="0" w:space="0" w:color="auto"/>
            <w:right w:val="none" w:sz="0" w:space="0" w:color="auto"/>
          </w:divBdr>
        </w:div>
        <w:div w:id="2105615495">
          <w:marLeft w:val="0"/>
          <w:marRight w:val="0"/>
          <w:marTop w:val="0"/>
          <w:marBottom w:val="0"/>
          <w:divBdr>
            <w:top w:val="none" w:sz="0" w:space="0" w:color="auto"/>
            <w:left w:val="none" w:sz="0" w:space="0" w:color="auto"/>
            <w:bottom w:val="none" w:sz="0" w:space="0" w:color="auto"/>
            <w:right w:val="none" w:sz="0" w:space="0" w:color="auto"/>
          </w:divBdr>
        </w:div>
      </w:divsChild>
    </w:div>
    <w:div w:id="705717826">
      <w:bodyDiv w:val="1"/>
      <w:marLeft w:val="0"/>
      <w:marRight w:val="0"/>
      <w:marTop w:val="0"/>
      <w:marBottom w:val="0"/>
      <w:divBdr>
        <w:top w:val="none" w:sz="0" w:space="0" w:color="auto"/>
        <w:left w:val="none" w:sz="0" w:space="0" w:color="auto"/>
        <w:bottom w:val="none" w:sz="0" w:space="0" w:color="auto"/>
        <w:right w:val="none" w:sz="0" w:space="0" w:color="auto"/>
      </w:divBdr>
    </w:div>
    <w:div w:id="708728512">
      <w:bodyDiv w:val="1"/>
      <w:marLeft w:val="0"/>
      <w:marRight w:val="0"/>
      <w:marTop w:val="0"/>
      <w:marBottom w:val="0"/>
      <w:divBdr>
        <w:top w:val="none" w:sz="0" w:space="0" w:color="auto"/>
        <w:left w:val="none" w:sz="0" w:space="0" w:color="auto"/>
        <w:bottom w:val="none" w:sz="0" w:space="0" w:color="auto"/>
        <w:right w:val="none" w:sz="0" w:space="0" w:color="auto"/>
      </w:divBdr>
    </w:div>
    <w:div w:id="712195403">
      <w:bodyDiv w:val="1"/>
      <w:marLeft w:val="0"/>
      <w:marRight w:val="0"/>
      <w:marTop w:val="0"/>
      <w:marBottom w:val="0"/>
      <w:divBdr>
        <w:top w:val="none" w:sz="0" w:space="0" w:color="auto"/>
        <w:left w:val="none" w:sz="0" w:space="0" w:color="auto"/>
        <w:bottom w:val="none" w:sz="0" w:space="0" w:color="auto"/>
        <w:right w:val="none" w:sz="0" w:space="0" w:color="auto"/>
      </w:divBdr>
      <w:divsChild>
        <w:div w:id="1025207568">
          <w:marLeft w:val="0"/>
          <w:marRight w:val="0"/>
          <w:marTop w:val="0"/>
          <w:marBottom w:val="0"/>
          <w:divBdr>
            <w:top w:val="none" w:sz="0" w:space="0" w:color="auto"/>
            <w:left w:val="none" w:sz="0" w:space="0" w:color="auto"/>
            <w:bottom w:val="none" w:sz="0" w:space="0" w:color="auto"/>
            <w:right w:val="none" w:sz="0" w:space="0" w:color="auto"/>
          </w:divBdr>
          <w:divsChild>
            <w:div w:id="139344344">
              <w:marLeft w:val="0"/>
              <w:marRight w:val="0"/>
              <w:marTop w:val="0"/>
              <w:marBottom w:val="0"/>
              <w:divBdr>
                <w:top w:val="none" w:sz="0" w:space="0" w:color="auto"/>
                <w:left w:val="none" w:sz="0" w:space="0" w:color="auto"/>
                <w:bottom w:val="none" w:sz="0" w:space="0" w:color="auto"/>
                <w:right w:val="none" w:sz="0" w:space="0" w:color="auto"/>
              </w:divBdr>
              <w:divsChild>
                <w:div w:id="1299460640">
                  <w:marLeft w:val="0"/>
                  <w:marRight w:val="0"/>
                  <w:marTop w:val="0"/>
                  <w:marBottom w:val="0"/>
                  <w:divBdr>
                    <w:top w:val="none" w:sz="0" w:space="0" w:color="auto"/>
                    <w:left w:val="none" w:sz="0" w:space="0" w:color="auto"/>
                    <w:bottom w:val="none" w:sz="0" w:space="0" w:color="auto"/>
                    <w:right w:val="none" w:sz="0" w:space="0" w:color="auto"/>
                  </w:divBdr>
                  <w:divsChild>
                    <w:div w:id="196098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314819">
      <w:bodyDiv w:val="1"/>
      <w:marLeft w:val="0"/>
      <w:marRight w:val="0"/>
      <w:marTop w:val="0"/>
      <w:marBottom w:val="0"/>
      <w:divBdr>
        <w:top w:val="none" w:sz="0" w:space="0" w:color="auto"/>
        <w:left w:val="none" w:sz="0" w:space="0" w:color="auto"/>
        <w:bottom w:val="none" w:sz="0" w:space="0" w:color="auto"/>
        <w:right w:val="none" w:sz="0" w:space="0" w:color="auto"/>
      </w:divBdr>
    </w:div>
    <w:div w:id="734160222">
      <w:bodyDiv w:val="1"/>
      <w:marLeft w:val="0"/>
      <w:marRight w:val="0"/>
      <w:marTop w:val="0"/>
      <w:marBottom w:val="0"/>
      <w:divBdr>
        <w:top w:val="none" w:sz="0" w:space="0" w:color="auto"/>
        <w:left w:val="none" w:sz="0" w:space="0" w:color="auto"/>
        <w:bottom w:val="none" w:sz="0" w:space="0" w:color="auto"/>
        <w:right w:val="none" w:sz="0" w:space="0" w:color="auto"/>
      </w:divBdr>
    </w:div>
    <w:div w:id="736898844">
      <w:bodyDiv w:val="1"/>
      <w:marLeft w:val="0"/>
      <w:marRight w:val="0"/>
      <w:marTop w:val="0"/>
      <w:marBottom w:val="0"/>
      <w:divBdr>
        <w:top w:val="none" w:sz="0" w:space="0" w:color="auto"/>
        <w:left w:val="none" w:sz="0" w:space="0" w:color="auto"/>
        <w:bottom w:val="none" w:sz="0" w:space="0" w:color="auto"/>
        <w:right w:val="none" w:sz="0" w:space="0" w:color="auto"/>
      </w:divBdr>
    </w:div>
    <w:div w:id="793906288">
      <w:bodyDiv w:val="1"/>
      <w:marLeft w:val="0"/>
      <w:marRight w:val="0"/>
      <w:marTop w:val="0"/>
      <w:marBottom w:val="0"/>
      <w:divBdr>
        <w:top w:val="none" w:sz="0" w:space="0" w:color="auto"/>
        <w:left w:val="none" w:sz="0" w:space="0" w:color="auto"/>
        <w:bottom w:val="none" w:sz="0" w:space="0" w:color="auto"/>
        <w:right w:val="none" w:sz="0" w:space="0" w:color="auto"/>
      </w:divBdr>
      <w:divsChild>
        <w:div w:id="1740861906">
          <w:marLeft w:val="0"/>
          <w:marRight w:val="0"/>
          <w:marTop w:val="0"/>
          <w:marBottom w:val="0"/>
          <w:divBdr>
            <w:top w:val="none" w:sz="0" w:space="0" w:color="auto"/>
            <w:left w:val="none" w:sz="0" w:space="0" w:color="auto"/>
            <w:bottom w:val="none" w:sz="0" w:space="0" w:color="auto"/>
            <w:right w:val="none" w:sz="0" w:space="0" w:color="auto"/>
          </w:divBdr>
          <w:divsChild>
            <w:div w:id="94156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911134">
      <w:bodyDiv w:val="1"/>
      <w:marLeft w:val="0"/>
      <w:marRight w:val="0"/>
      <w:marTop w:val="0"/>
      <w:marBottom w:val="0"/>
      <w:divBdr>
        <w:top w:val="none" w:sz="0" w:space="0" w:color="auto"/>
        <w:left w:val="none" w:sz="0" w:space="0" w:color="auto"/>
        <w:bottom w:val="none" w:sz="0" w:space="0" w:color="auto"/>
        <w:right w:val="none" w:sz="0" w:space="0" w:color="auto"/>
      </w:divBdr>
    </w:div>
    <w:div w:id="812285165">
      <w:bodyDiv w:val="1"/>
      <w:marLeft w:val="0"/>
      <w:marRight w:val="0"/>
      <w:marTop w:val="0"/>
      <w:marBottom w:val="0"/>
      <w:divBdr>
        <w:top w:val="none" w:sz="0" w:space="0" w:color="auto"/>
        <w:left w:val="none" w:sz="0" w:space="0" w:color="auto"/>
        <w:bottom w:val="none" w:sz="0" w:space="0" w:color="auto"/>
        <w:right w:val="none" w:sz="0" w:space="0" w:color="auto"/>
      </w:divBdr>
    </w:div>
    <w:div w:id="825322685">
      <w:bodyDiv w:val="1"/>
      <w:marLeft w:val="0"/>
      <w:marRight w:val="0"/>
      <w:marTop w:val="0"/>
      <w:marBottom w:val="0"/>
      <w:divBdr>
        <w:top w:val="none" w:sz="0" w:space="0" w:color="auto"/>
        <w:left w:val="none" w:sz="0" w:space="0" w:color="auto"/>
        <w:bottom w:val="none" w:sz="0" w:space="0" w:color="auto"/>
        <w:right w:val="none" w:sz="0" w:space="0" w:color="auto"/>
      </w:divBdr>
    </w:div>
    <w:div w:id="886838240">
      <w:bodyDiv w:val="1"/>
      <w:marLeft w:val="0"/>
      <w:marRight w:val="0"/>
      <w:marTop w:val="0"/>
      <w:marBottom w:val="0"/>
      <w:divBdr>
        <w:top w:val="none" w:sz="0" w:space="0" w:color="auto"/>
        <w:left w:val="none" w:sz="0" w:space="0" w:color="auto"/>
        <w:bottom w:val="none" w:sz="0" w:space="0" w:color="auto"/>
        <w:right w:val="none" w:sz="0" w:space="0" w:color="auto"/>
      </w:divBdr>
    </w:div>
    <w:div w:id="888803101">
      <w:bodyDiv w:val="1"/>
      <w:marLeft w:val="0"/>
      <w:marRight w:val="0"/>
      <w:marTop w:val="0"/>
      <w:marBottom w:val="0"/>
      <w:divBdr>
        <w:top w:val="none" w:sz="0" w:space="0" w:color="auto"/>
        <w:left w:val="none" w:sz="0" w:space="0" w:color="auto"/>
        <w:bottom w:val="none" w:sz="0" w:space="0" w:color="auto"/>
        <w:right w:val="none" w:sz="0" w:space="0" w:color="auto"/>
      </w:divBdr>
    </w:div>
    <w:div w:id="895705039">
      <w:bodyDiv w:val="1"/>
      <w:marLeft w:val="0"/>
      <w:marRight w:val="0"/>
      <w:marTop w:val="0"/>
      <w:marBottom w:val="0"/>
      <w:divBdr>
        <w:top w:val="none" w:sz="0" w:space="0" w:color="auto"/>
        <w:left w:val="none" w:sz="0" w:space="0" w:color="auto"/>
        <w:bottom w:val="none" w:sz="0" w:space="0" w:color="auto"/>
        <w:right w:val="none" w:sz="0" w:space="0" w:color="auto"/>
      </w:divBdr>
    </w:div>
    <w:div w:id="902255223">
      <w:bodyDiv w:val="1"/>
      <w:marLeft w:val="0"/>
      <w:marRight w:val="0"/>
      <w:marTop w:val="0"/>
      <w:marBottom w:val="0"/>
      <w:divBdr>
        <w:top w:val="none" w:sz="0" w:space="0" w:color="auto"/>
        <w:left w:val="none" w:sz="0" w:space="0" w:color="auto"/>
        <w:bottom w:val="none" w:sz="0" w:space="0" w:color="auto"/>
        <w:right w:val="none" w:sz="0" w:space="0" w:color="auto"/>
      </w:divBdr>
    </w:div>
    <w:div w:id="907228214">
      <w:bodyDiv w:val="1"/>
      <w:marLeft w:val="0"/>
      <w:marRight w:val="0"/>
      <w:marTop w:val="0"/>
      <w:marBottom w:val="0"/>
      <w:divBdr>
        <w:top w:val="none" w:sz="0" w:space="0" w:color="auto"/>
        <w:left w:val="none" w:sz="0" w:space="0" w:color="auto"/>
        <w:bottom w:val="none" w:sz="0" w:space="0" w:color="auto"/>
        <w:right w:val="none" w:sz="0" w:space="0" w:color="auto"/>
      </w:divBdr>
      <w:divsChild>
        <w:div w:id="531070089">
          <w:marLeft w:val="0"/>
          <w:marRight w:val="0"/>
          <w:marTop w:val="0"/>
          <w:marBottom w:val="0"/>
          <w:divBdr>
            <w:top w:val="none" w:sz="0" w:space="0" w:color="auto"/>
            <w:left w:val="none" w:sz="0" w:space="0" w:color="auto"/>
            <w:bottom w:val="none" w:sz="0" w:space="0" w:color="auto"/>
            <w:right w:val="none" w:sz="0" w:space="0" w:color="auto"/>
          </w:divBdr>
          <w:divsChild>
            <w:div w:id="555236527">
              <w:marLeft w:val="0"/>
              <w:marRight w:val="0"/>
              <w:marTop w:val="0"/>
              <w:marBottom w:val="0"/>
              <w:divBdr>
                <w:top w:val="none" w:sz="0" w:space="0" w:color="auto"/>
                <w:left w:val="none" w:sz="0" w:space="0" w:color="auto"/>
                <w:bottom w:val="none" w:sz="0" w:space="0" w:color="auto"/>
                <w:right w:val="none" w:sz="0" w:space="0" w:color="auto"/>
              </w:divBdr>
              <w:divsChild>
                <w:div w:id="96296170">
                  <w:marLeft w:val="0"/>
                  <w:marRight w:val="0"/>
                  <w:marTop w:val="0"/>
                  <w:marBottom w:val="0"/>
                  <w:divBdr>
                    <w:top w:val="none" w:sz="0" w:space="0" w:color="auto"/>
                    <w:left w:val="none" w:sz="0" w:space="0" w:color="auto"/>
                    <w:bottom w:val="none" w:sz="0" w:space="0" w:color="auto"/>
                    <w:right w:val="none" w:sz="0" w:space="0" w:color="auto"/>
                  </w:divBdr>
                  <w:divsChild>
                    <w:div w:id="716010447">
                      <w:marLeft w:val="0"/>
                      <w:marRight w:val="0"/>
                      <w:marTop w:val="0"/>
                      <w:marBottom w:val="0"/>
                      <w:divBdr>
                        <w:top w:val="none" w:sz="0" w:space="0" w:color="auto"/>
                        <w:left w:val="none" w:sz="0" w:space="0" w:color="auto"/>
                        <w:bottom w:val="none" w:sz="0" w:space="0" w:color="auto"/>
                        <w:right w:val="none" w:sz="0" w:space="0" w:color="auto"/>
                      </w:divBdr>
                    </w:div>
                  </w:divsChild>
                </w:div>
                <w:div w:id="191266237">
                  <w:marLeft w:val="0"/>
                  <w:marRight w:val="0"/>
                  <w:marTop w:val="0"/>
                  <w:marBottom w:val="0"/>
                  <w:divBdr>
                    <w:top w:val="none" w:sz="0" w:space="0" w:color="auto"/>
                    <w:left w:val="none" w:sz="0" w:space="0" w:color="auto"/>
                    <w:bottom w:val="none" w:sz="0" w:space="0" w:color="auto"/>
                    <w:right w:val="none" w:sz="0" w:space="0" w:color="auto"/>
                  </w:divBdr>
                  <w:divsChild>
                    <w:div w:id="293295584">
                      <w:marLeft w:val="0"/>
                      <w:marRight w:val="0"/>
                      <w:marTop w:val="0"/>
                      <w:marBottom w:val="0"/>
                      <w:divBdr>
                        <w:top w:val="none" w:sz="0" w:space="0" w:color="auto"/>
                        <w:left w:val="none" w:sz="0" w:space="0" w:color="auto"/>
                        <w:bottom w:val="none" w:sz="0" w:space="0" w:color="auto"/>
                        <w:right w:val="none" w:sz="0" w:space="0" w:color="auto"/>
                      </w:divBdr>
                    </w:div>
                  </w:divsChild>
                </w:div>
                <w:div w:id="665745848">
                  <w:marLeft w:val="0"/>
                  <w:marRight w:val="0"/>
                  <w:marTop w:val="0"/>
                  <w:marBottom w:val="0"/>
                  <w:divBdr>
                    <w:top w:val="none" w:sz="0" w:space="0" w:color="auto"/>
                    <w:left w:val="none" w:sz="0" w:space="0" w:color="auto"/>
                    <w:bottom w:val="none" w:sz="0" w:space="0" w:color="auto"/>
                    <w:right w:val="none" w:sz="0" w:space="0" w:color="auto"/>
                  </w:divBdr>
                  <w:divsChild>
                    <w:div w:id="207003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232144">
      <w:bodyDiv w:val="1"/>
      <w:marLeft w:val="0"/>
      <w:marRight w:val="0"/>
      <w:marTop w:val="0"/>
      <w:marBottom w:val="0"/>
      <w:divBdr>
        <w:top w:val="none" w:sz="0" w:space="0" w:color="auto"/>
        <w:left w:val="none" w:sz="0" w:space="0" w:color="auto"/>
        <w:bottom w:val="none" w:sz="0" w:space="0" w:color="auto"/>
        <w:right w:val="none" w:sz="0" w:space="0" w:color="auto"/>
      </w:divBdr>
    </w:div>
    <w:div w:id="916013067">
      <w:bodyDiv w:val="1"/>
      <w:marLeft w:val="0"/>
      <w:marRight w:val="0"/>
      <w:marTop w:val="0"/>
      <w:marBottom w:val="0"/>
      <w:divBdr>
        <w:top w:val="none" w:sz="0" w:space="0" w:color="auto"/>
        <w:left w:val="none" w:sz="0" w:space="0" w:color="auto"/>
        <w:bottom w:val="none" w:sz="0" w:space="0" w:color="auto"/>
        <w:right w:val="none" w:sz="0" w:space="0" w:color="auto"/>
      </w:divBdr>
    </w:div>
    <w:div w:id="924145632">
      <w:bodyDiv w:val="1"/>
      <w:marLeft w:val="0"/>
      <w:marRight w:val="0"/>
      <w:marTop w:val="0"/>
      <w:marBottom w:val="0"/>
      <w:divBdr>
        <w:top w:val="none" w:sz="0" w:space="0" w:color="auto"/>
        <w:left w:val="none" w:sz="0" w:space="0" w:color="auto"/>
        <w:bottom w:val="none" w:sz="0" w:space="0" w:color="auto"/>
        <w:right w:val="none" w:sz="0" w:space="0" w:color="auto"/>
      </w:divBdr>
    </w:div>
    <w:div w:id="929394559">
      <w:bodyDiv w:val="1"/>
      <w:marLeft w:val="0"/>
      <w:marRight w:val="0"/>
      <w:marTop w:val="0"/>
      <w:marBottom w:val="0"/>
      <w:divBdr>
        <w:top w:val="none" w:sz="0" w:space="0" w:color="auto"/>
        <w:left w:val="none" w:sz="0" w:space="0" w:color="auto"/>
        <w:bottom w:val="none" w:sz="0" w:space="0" w:color="auto"/>
        <w:right w:val="none" w:sz="0" w:space="0" w:color="auto"/>
      </w:divBdr>
    </w:div>
    <w:div w:id="964308813">
      <w:bodyDiv w:val="1"/>
      <w:marLeft w:val="0"/>
      <w:marRight w:val="0"/>
      <w:marTop w:val="0"/>
      <w:marBottom w:val="0"/>
      <w:divBdr>
        <w:top w:val="none" w:sz="0" w:space="0" w:color="auto"/>
        <w:left w:val="none" w:sz="0" w:space="0" w:color="auto"/>
        <w:bottom w:val="none" w:sz="0" w:space="0" w:color="auto"/>
        <w:right w:val="none" w:sz="0" w:space="0" w:color="auto"/>
      </w:divBdr>
    </w:div>
    <w:div w:id="973602879">
      <w:bodyDiv w:val="1"/>
      <w:marLeft w:val="0"/>
      <w:marRight w:val="0"/>
      <w:marTop w:val="0"/>
      <w:marBottom w:val="0"/>
      <w:divBdr>
        <w:top w:val="none" w:sz="0" w:space="0" w:color="auto"/>
        <w:left w:val="none" w:sz="0" w:space="0" w:color="auto"/>
        <w:bottom w:val="none" w:sz="0" w:space="0" w:color="auto"/>
        <w:right w:val="none" w:sz="0" w:space="0" w:color="auto"/>
      </w:divBdr>
    </w:div>
    <w:div w:id="980814322">
      <w:bodyDiv w:val="1"/>
      <w:marLeft w:val="0"/>
      <w:marRight w:val="0"/>
      <w:marTop w:val="0"/>
      <w:marBottom w:val="0"/>
      <w:divBdr>
        <w:top w:val="none" w:sz="0" w:space="0" w:color="auto"/>
        <w:left w:val="none" w:sz="0" w:space="0" w:color="auto"/>
        <w:bottom w:val="none" w:sz="0" w:space="0" w:color="auto"/>
        <w:right w:val="none" w:sz="0" w:space="0" w:color="auto"/>
      </w:divBdr>
    </w:div>
    <w:div w:id="1031800888">
      <w:bodyDiv w:val="1"/>
      <w:marLeft w:val="0"/>
      <w:marRight w:val="0"/>
      <w:marTop w:val="0"/>
      <w:marBottom w:val="0"/>
      <w:divBdr>
        <w:top w:val="none" w:sz="0" w:space="0" w:color="auto"/>
        <w:left w:val="none" w:sz="0" w:space="0" w:color="auto"/>
        <w:bottom w:val="none" w:sz="0" w:space="0" w:color="auto"/>
        <w:right w:val="none" w:sz="0" w:space="0" w:color="auto"/>
      </w:divBdr>
    </w:div>
    <w:div w:id="1061830049">
      <w:bodyDiv w:val="1"/>
      <w:marLeft w:val="0"/>
      <w:marRight w:val="0"/>
      <w:marTop w:val="0"/>
      <w:marBottom w:val="0"/>
      <w:divBdr>
        <w:top w:val="none" w:sz="0" w:space="0" w:color="auto"/>
        <w:left w:val="none" w:sz="0" w:space="0" w:color="auto"/>
        <w:bottom w:val="none" w:sz="0" w:space="0" w:color="auto"/>
        <w:right w:val="none" w:sz="0" w:space="0" w:color="auto"/>
      </w:divBdr>
    </w:div>
    <w:div w:id="1063603060">
      <w:bodyDiv w:val="1"/>
      <w:marLeft w:val="0"/>
      <w:marRight w:val="0"/>
      <w:marTop w:val="0"/>
      <w:marBottom w:val="0"/>
      <w:divBdr>
        <w:top w:val="none" w:sz="0" w:space="0" w:color="auto"/>
        <w:left w:val="none" w:sz="0" w:space="0" w:color="auto"/>
        <w:bottom w:val="none" w:sz="0" w:space="0" w:color="auto"/>
        <w:right w:val="none" w:sz="0" w:space="0" w:color="auto"/>
      </w:divBdr>
      <w:divsChild>
        <w:div w:id="1808085784">
          <w:marLeft w:val="0"/>
          <w:marRight w:val="0"/>
          <w:marTop w:val="0"/>
          <w:marBottom w:val="0"/>
          <w:divBdr>
            <w:top w:val="none" w:sz="0" w:space="0" w:color="auto"/>
            <w:left w:val="none" w:sz="0" w:space="0" w:color="auto"/>
            <w:bottom w:val="none" w:sz="0" w:space="0" w:color="auto"/>
            <w:right w:val="none" w:sz="0" w:space="0" w:color="auto"/>
          </w:divBdr>
          <w:divsChild>
            <w:div w:id="1957829006">
              <w:marLeft w:val="0"/>
              <w:marRight w:val="0"/>
              <w:marTop w:val="0"/>
              <w:marBottom w:val="0"/>
              <w:divBdr>
                <w:top w:val="none" w:sz="0" w:space="0" w:color="auto"/>
                <w:left w:val="none" w:sz="0" w:space="0" w:color="auto"/>
                <w:bottom w:val="none" w:sz="0" w:space="0" w:color="auto"/>
                <w:right w:val="none" w:sz="0" w:space="0" w:color="auto"/>
              </w:divBdr>
              <w:divsChild>
                <w:div w:id="1068847036">
                  <w:marLeft w:val="0"/>
                  <w:marRight w:val="0"/>
                  <w:marTop w:val="0"/>
                  <w:marBottom w:val="0"/>
                  <w:divBdr>
                    <w:top w:val="none" w:sz="0" w:space="0" w:color="auto"/>
                    <w:left w:val="none" w:sz="0" w:space="0" w:color="auto"/>
                    <w:bottom w:val="none" w:sz="0" w:space="0" w:color="auto"/>
                    <w:right w:val="none" w:sz="0" w:space="0" w:color="auto"/>
                  </w:divBdr>
                  <w:divsChild>
                    <w:div w:id="126865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98464">
      <w:bodyDiv w:val="1"/>
      <w:marLeft w:val="0"/>
      <w:marRight w:val="0"/>
      <w:marTop w:val="0"/>
      <w:marBottom w:val="0"/>
      <w:divBdr>
        <w:top w:val="none" w:sz="0" w:space="0" w:color="auto"/>
        <w:left w:val="none" w:sz="0" w:space="0" w:color="auto"/>
        <w:bottom w:val="none" w:sz="0" w:space="0" w:color="auto"/>
        <w:right w:val="none" w:sz="0" w:space="0" w:color="auto"/>
      </w:divBdr>
      <w:divsChild>
        <w:div w:id="1347054264">
          <w:marLeft w:val="0"/>
          <w:marRight w:val="0"/>
          <w:marTop w:val="0"/>
          <w:marBottom w:val="0"/>
          <w:divBdr>
            <w:top w:val="none" w:sz="0" w:space="0" w:color="auto"/>
            <w:left w:val="none" w:sz="0" w:space="0" w:color="auto"/>
            <w:bottom w:val="none" w:sz="0" w:space="0" w:color="auto"/>
            <w:right w:val="none" w:sz="0" w:space="0" w:color="auto"/>
          </w:divBdr>
        </w:div>
      </w:divsChild>
    </w:div>
    <w:div w:id="1074087357">
      <w:bodyDiv w:val="1"/>
      <w:marLeft w:val="0"/>
      <w:marRight w:val="0"/>
      <w:marTop w:val="0"/>
      <w:marBottom w:val="0"/>
      <w:divBdr>
        <w:top w:val="none" w:sz="0" w:space="0" w:color="auto"/>
        <w:left w:val="none" w:sz="0" w:space="0" w:color="auto"/>
        <w:bottom w:val="none" w:sz="0" w:space="0" w:color="auto"/>
        <w:right w:val="none" w:sz="0" w:space="0" w:color="auto"/>
      </w:divBdr>
      <w:divsChild>
        <w:div w:id="1535003351">
          <w:marLeft w:val="0"/>
          <w:marRight w:val="0"/>
          <w:marTop w:val="0"/>
          <w:marBottom w:val="0"/>
          <w:divBdr>
            <w:top w:val="none" w:sz="0" w:space="0" w:color="auto"/>
            <w:left w:val="none" w:sz="0" w:space="0" w:color="auto"/>
            <w:bottom w:val="none" w:sz="0" w:space="0" w:color="auto"/>
            <w:right w:val="none" w:sz="0" w:space="0" w:color="auto"/>
          </w:divBdr>
          <w:divsChild>
            <w:div w:id="1607421873">
              <w:marLeft w:val="0"/>
              <w:marRight w:val="0"/>
              <w:marTop w:val="0"/>
              <w:marBottom w:val="0"/>
              <w:divBdr>
                <w:top w:val="none" w:sz="0" w:space="0" w:color="auto"/>
                <w:left w:val="none" w:sz="0" w:space="0" w:color="auto"/>
                <w:bottom w:val="none" w:sz="0" w:space="0" w:color="auto"/>
                <w:right w:val="none" w:sz="0" w:space="0" w:color="auto"/>
              </w:divBdr>
              <w:divsChild>
                <w:div w:id="537359623">
                  <w:marLeft w:val="0"/>
                  <w:marRight w:val="0"/>
                  <w:marTop w:val="0"/>
                  <w:marBottom w:val="0"/>
                  <w:divBdr>
                    <w:top w:val="none" w:sz="0" w:space="0" w:color="auto"/>
                    <w:left w:val="none" w:sz="0" w:space="0" w:color="auto"/>
                    <w:bottom w:val="none" w:sz="0" w:space="0" w:color="auto"/>
                    <w:right w:val="none" w:sz="0" w:space="0" w:color="auto"/>
                  </w:divBdr>
                  <w:divsChild>
                    <w:div w:id="1072695597">
                      <w:marLeft w:val="0"/>
                      <w:marRight w:val="0"/>
                      <w:marTop w:val="0"/>
                      <w:marBottom w:val="0"/>
                      <w:divBdr>
                        <w:top w:val="none" w:sz="0" w:space="0" w:color="auto"/>
                        <w:left w:val="none" w:sz="0" w:space="0" w:color="auto"/>
                        <w:bottom w:val="none" w:sz="0" w:space="0" w:color="auto"/>
                        <w:right w:val="none" w:sz="0" w:space="0" w:color="auto"/>
                      </w:divBdr>
                    </w:div>
                  </w:divsChild>
                </w:div>
                <w:div w:id="721754679">
                  <w:marLeft w:val="0"/>
                  <w:marRight w:val="0"/>
                  <w:marTop w:val="0"/>
                  <w:marBottom w:val="0"/>
                  <w:divBdr>
                    <w:top w:val="none" w:sz="0" w:space="0" w:color="auto"/>
                    <w:left w:val="none" w:sz="0" w:space="0" w:color="auto"/>
                    <w:bottom w:val="none" w:sz="0" w:space="0" w:color="auto"/>
                    <w:right w:val="none" w:sz="0" w:space="0" w:color="auto"/>
                  </w:divBdr>
                  <w:divsChild>
                    <w:div w:id="1459957267">
                      <w:marLeft w:val="0"/>
                      <w:marRight w:val="0"/>
                      <w:marTop w:val="0"/>
                      <w:marBottom w:val="0"/>
                      <w:divBdr>
                        <w:top w:val="none" w:sz="0" w:space="0" w:color="auto"/>
                        <w:left w:val="none" w:sz="0" w:space="0" w:color="auto"/>
                        <w:bottom w:val="none" w:sz="0" w:space="0" w:color="auto"/>
                        <w:right w:val="none" w:sz="0" w:space="0" w:color="auto"/>
                      </w:divBdr>
                    </w:div>
                  </w:divsChild>
                </w:div>
                <w:div w:id="977341480">
                  <w:marLeft w:val="0"/>
                  <w:marRight w:val="0"/>
                  <w:marTop w:val="0"/>
                  <w:marBottom w:val="0"/>
                  <w:divBdr>
                    <w:top w:val="none" w:sz="0" w:space="0" w:color="auto"/>
                    <w:left w:val="none" w:sz="0" w:space="0" w:color="auto"/>
                    <w:bottom w:val="none" w:sz="0" w:space="0" w:color="auto"/>
                    <w:right w:val="none" w:sz="0" w:space="0" w:color="auto"/>
                  </w:divBdr>
                  <w:divsChild>
                    <w:div w:id="73166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593052">
      <w:bodyDiv w:val="1"/>
      <w:marLeft w:val="0"/>
      <w:marRight w:val="0"/>
      <w:marTop w:val="0"/>
      <w:marBottom w:val="0"/>
      <w:divBdr>
        <w:top w:val="none" w:sz="0" w:space="0" w:color="auto"/>
        <w:left w:val="none" w:sz="0" w:space="0" w:color="auto"/>
        <w:bottom w:val="none" w:sz="0" w:space="0" w:color="auto"/>
        <w:right w:val="none" w:sz="0" w:space="0" w:color="auto"/>
      </w:divBdr>
    </w:div>
    <w:div w:id="1096638901">
      <w:bodyDiv w:val="1"/>
      <w:marLeft w:val="0"/>
      <w:marRight w:val="0"/>
      <w:marTop w:val="0"/>
      <w:marBottom w:val="0"/>
      <w:divBdr>
        <w:top w:val="none" w:sz="0" w:space="0" w:color="auto"/>
        <w:left w:val="none" w:sz="0" w:space="0" w:color="auto"/>
        <w:bottom w:val="none" w:sz="0" w:space="0" w:color="auto"/>
        <w:right w:val="none" w:sz="0" w:space="0" w:color="auto"/>
      </w:divBdr>
    </w:div>
    <w:div w:id="1135297081">
      <w:bodyDiv w:val="1"/>
      <w:marLeft w:val="0"/>
      <w:marRight w:val="0"/>
      <w:marTop w:val="0"/>
      <w:marBottom w:val="0"/>
      <w:divBdr>
        <w:top w:val="none" w:sz="0" w:space="0" w:color="auto"/>
        <w:left w:val="none" w:sz="0" w:space="0" w:color="auto"/>
        <w:bottom w:val="none" w:sz="0" w:space="0" w:color="auto"/>
        <w:right w:val="none" w:sz="0" w:space="0" w:color="auto"/>
      </w:divBdr>
      <w:divsChild>
        <w:div w:id="1240825346">
          <w:marLeft w:val="0"/>
          <w:marRight w:val="0"/>
          <w:marTop w:val="0"/>
          <w:marBottom w:val="0"/>
          <w:divBdr>
            <w:top w:val="none" w:sz="0" w:space="0" w:color="auto"/>
            <w:left w:val="none" w:sz="0" w:space="0" w:color="auto"/>
            <w:bottom w:val="none" w:sz="0" w:space="0" w:color="auto"/>
            <w:right w:val="none" w:sz="0" w:space="0" w:color="auto"/>
          </w:divBdr>
          <w:divsChild>
            <w:div w:id="869756174">
              <w:marLeft w:val="0"/>
              <w:marRight w:val="0"/>
              <w:marTop w:val="0"/>
              <w:marBottom w:val="0"/>
              <w:divBdr>
                <w:top w:val="none" w:sz="0" w:space="0" w:color="auto"/>
                <w:left w:val="none" w:sz="0" w:space="0" w:color="auto"/>
                <w:bottom w:val="none" w:sz="0" w:space="0" w:color="auto"/>
                <w:right w:val="none" w:sz="0" w:space="0" w:color="auto"/>
              </w:divBdr>
              <w:divsChild>
                <w:div w:id="1482312161">
                  <w:marLeft w:val="0"/>
                  <w:marRight w:val="0"/>
                  <w:marTop w:val="0"/>
                  <w:marBottom w:val="0"/>
                  <w:divBdr>
                    <w:top w:val="none" w:sz="0" w:space="0" w:color="auto"/>
                    <w:left w:val="none" w:sz="0" w:space="0" w:color="auto"/>
                    <w:bottom w:val="none" w:sz="0" w:space="0" w:color="auto"/>
                    <w:right w:val="none" w:sz="0" w:space="0" w:color="auto"/>
                  </w:divBdr>
                  <w:divsChild>
                    <w:div w:id="1396245893">
                      <w:marLeft w:val="0"/>
                      <w:marRight w:val="0"/>
                      <w:marTop w:val="0"/>
                      <w:marBottom w:val="0"/>
                      <w:divBdr>
                        <w:top w:val="none" w:sz="0" w:space="0" w:color="auto"/>
                        <w:left w:val="none" w:sz="0" w:space="0" w:color="auto"/>
                        <w:bottom w:val="none" w:sz="0" w:space="0" w:color="auto"/>
                        <w:right w:val="none" w:sz="0" w:space="0" w:color="auto"/>
                      </w:divBdr>
                    </w:div>
                  </w:divsChild>
                </w:div>
                <w:div w:id="1941133690">
                  <w:marLeft w:val="0"/>
                  <w:marRight w:val="0"/>
                  <w:marTop w:val="0"/>
                  <w:marBottom w:val="0"/>
                  <w:divBdr>
                    <w:top w:val="none" w:sz="0" w:space="0" w:color="auto"/>
                    <w:left w:val="none" w:sz="0" w:space="0" w:color="auto"/>
                    <w:bottom w:val="none" w:sz="0" w:space="0" w:color="auto"/>
                    <w:right w:val="none" w:sz="0" w:space="0" w:color="auto"/>
                  </w:divBdr>
                  <w:divsChild>
                    <w:div w:id="178553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265374">
      <w:bodyDiv w:val="1"/>
      <w:marLeft w:val="0"/>
      <w:marRight w:val="0"/>
      <w:marTop w:val="0"/>
      <w:marBottom w:val="0"/>
      <w:divBdr>
        <w:top w:val="none" w:sz="0" w:space="0" w:color="auto"/>
        <w:left w:val="none" w:sz="0" w:space="0" w:color="auto"/>
        <w:bottom w:val="none" w:sz="0" w:space="0" w:color="auto"/>
        <w:right w:val="none" w:sz="0" w:space="0" w:color="auto"/>
      </w:divBdr>
    </w:div>
    <w:div w:id="1280718209">
      <w:bodyDiv w:val="1"/>
      <w:marLeft w:val="0"/>
      <w:marRight w:val="0"/>
      <w:marTop w:val="0"/>
      <w:marBottom w:val="0"/>
      <w:divBdr>
        <w:top w:val="none" w:sz="0" w:space="0" w:color="auto"/>
        <w:left w:val="none" w:sz="0" w:space="0" w:color="auto"/>
        <w:bottom w:val="none" w:sz="0" w:space="0" w:color="auto"/>
        <w:right w:val="none" w:sz="0" w:space="0" w:color="auto"/>
      </w:divBdr>
    </w:div>
    <w:div w:id="1282154334">
      <w:bodyDiv w:val="1"/>
      <w:marLeft w:val="0"/>
      <w:marRight w:val="0"/>
      <w:marTop w:val="0"/>
      <w:marBottom w:val="0"/>
      <w:divBdr>
        <w:top w:val="none" w:sz="0" w:space="0" w:color="auto"/>
        <w:left w:val="none" w:sz="0" w:space="0" w:color="auto"/>
        <w:bottom w:val="none" w:sz="0" w:space="0" w:color="auto"/>
        <w:right w:val="none" w:sz="0" w:space="0" w:color="auto"/>
      </w:divBdr>
    </w:div>
    <w:div w:id="1289775037">
      <w:bodyDiv w:val="1"/>
      <w:marLeft w:val="0"/>
      <w:marRight w:val="0"/>
      <w:marTop w:val="0"/>
      <w:marBottom w:val="0"/>
      <w:divBdr>
        <w:top w:val="none" w:sz="0" w:space="0" w:color="auto"/>
        <w:left w:val="none" w:sz="0" w:space="0" w:color="auto"/>
        <w:bottom w:val="none" w:sz="0" w:space="0" w:color="auto"/>
        <w:right w:val="none" w:sz="0" w:space="0" w:color="auto"/>
      </w:divBdr>
    </w:div>
    <w:div w:id="1298682247">
      <w:bodyDiv w:val="1"/>
      <w:marLeft w:val="0"/>
      <w:marRight w:val="0"/>
      <w:marTop w:val="0"/>
      <w:marBottom w:val="0"/>
      <w:divBdr>
        <w:top w:val="none" w:sz="0" w:space="0" w:color="auto"/>
        <w:left w:val="none" w:sz="0" w:space="0" w:color="auto"/>
        <w:bottom w:val="none" w:sz="0" w:space="0" w:color="auto"/>
        <w:right w:val="none" w:sz="0" w:space="0" w:color="auto"/>
      </w:divBdr>
    </w:div>
    <w:div w:id="1326476090">
      <w:bodyDiv w:val="1"/>
      <w:marLeft w:val="0"/>
      <w:marRight w:val="0"/>
      <w:marTop w:val="0"/>
      <w:marBottom w:val="0"/>
      <w:divBdr>
        <w:top w:val="none" w:sz="0" w:space="0" w:color="auto"/>
        <w:left w:val="none" w:sz="0" w:space="0" w:color="auto"/>
        <w:bottom w:val="none" w:sz="0" w:space="0" w:color="auto"/>
        <w:right w:val="none" w:sz="0" w:space="0" w:color="auto"/>
      </w:divBdr>
      <w:divsChild>
        <w:div w:id="1715734414">
          <w:marLeft w:val="0"/>
          <w:marRight w:val="0"/>
          <w:marTop w:val="0"/>
          <w:marBottom w:val="0"/>
          <w:divBdr>
            <w:top w:val="none" w:sz="0" w:space="0" w:color="auto"/>
            <w:left w:val="none" w:sz="0" w:space="0" w:color="auto"/>
            <w:bottom w:val="none" w:sz="0" w:space="0" w:color="auto"/>
            <w:right w:val="none" w:sz="0" w:space="0" w:color="auto"/>
          </w:divBdr>
        </w:div>
      </w:divsChild>
    </w:div>
    <w:div w:id="1355158248">
      <w:bodyDiv w:val="1"/>
      <w:marLeft w:val="0"/>
      <w:marRight w:val="0"/>
      <w:marTop w:val="0"/>
      <w:marBottom w:val="0"/>
      <w:divBdr>
        <w:top w:val="none" w:sz="0" w:space="0" w:color="auto"/>
        <w:left w:val="none" w:sz="0" w:space="0" w:color="auto"/>
        <w:bottom w:val="none" w:sz="0" w:space="0" w:color="auto"/>
        <w:right w:val="none" w:sz="0" w:space="0" w:color="auto"/>
      </w:divBdr>
    </w:div>
    <w:div w:id="1356075870">
      <w:bodyDiv w:val="1"/>
      <w:marLeft w:val="0"/>
      <w:marRight w:val="0"/>
      <w:marTop w:val="0"/>
      <w:marBottom w:val="0"/>
      <w:divBdr>
        <w:top w:val="none" w:sz="0" w:space="0" w:color="auto"/>
        <w:left w:val="none" w:sz="0" w:space="0" w:color="auto"/>
        <w:bottom w:val="none" w:sz="0" w:space="0" w:color="auto"/>
        <w:right w:val="none" w:sz="0" w:space="0" w:color="auto"/>
      </w:divBdr>
    </w:div>
    <w:div w:id="1360934990">
      <w:bodyDiv w:val="1"/>
      <w:marLeft w:val="0"/>
      <w:marRight w:val="0"/>
      <w:marTop w:val="0"/>
      <w:marBottom w:val="0"/>
      <w:divBdr>
        <w:top w:val="none" w:sz="0" w:space="0" w:color="auto"/>
        <w:left w:val="none" w:sz="0" w:space="0" w:color="auto"/>
        <w:bottom w:val="none" w:sz="0" w:space="0" w:color="auto"/>
        <w:right w:val="none" w:sz="0" w:space="0" w:color="auto"/>
      </w:divBdr>
    </w:div>
    <w:div w:id="1366953261">
      <w:bodyDiv w:val="1"/>
      <w:marLeft w:val="0"/>
      <w:marRight w:val="0"/>
      <w:marTop w:val="0"/>
      <w:marBottom w:val="0"/>
      <w:divBdr>
        <w:top w:val="none" w:sz="0" w:space="0" w:color="auto"/>
        <w:left w:val="none" w:sz="0" w:space="0" w:color="auto"/>
        <w:bottom w:val="none" w:sz="0" w:space="0" w:color="auto"/>
        <w:right w:val="none" w:sz="0" w:space="0" w:color="auto"/>
      </w:divBdr>
    </w:div>
    <w:div w:id="1379861290">
      <w:bodyDiv w:val="1"/>
      <w:marLeft w:val="0"/>
      <w:marRight w:val="0"/>
      <w:marTop w:val="0"/>
      <w:marBottom w:val="0"/>
      <w:divBdr>
        <w:top w:val="none" w:sz="0" w:space="0" w:color="auto"/>
        <w:left w:val="none" w:sz="0" w:space="0" w:color="auto"/>
        <w:bottom w:val="none" w:sz="0" w:space="0" w:color="auto"/>
        <w:right w:val="none" w:sz="0" w:space="0" w:color="auto"/>
      </w:divBdr>
      <w:divsChild>
        <w:div w:id="1516768426">
          <w:marLeft w:val="0"/>
          <w:marRight w:val="0"/>
          <w:marTop w:val="0"/>
          <w:marBottom w:val="0"/>
          <w:divBdr>
            <w:top w:val="none" w:sz="0" w:space="0" w:color="auto"/>
            <w:left w:val="none" w:sz="0" w:space="0" w:color="auto"/>
            <w:bottom w:val="none" w:sz="0" w:space="0" w:color="auto"/>
            <w:right w:val="none" w:sz="0" w:space="0" w:color="auto"/>
          </w:divBdr>
          <w:divsChild>
            <w:div w:id="1281255700">
              <w:marLeft w:val="0"/>
              <w:marRight w:val="0"/>
              <w:marTop w:val="0"/>
              <w:marBottom w:val="0"/>
              <w:divBdr>
                <w:top w:val="none" w:sz="0" w:space="0" w:color="auto"/>
                <w:left w:val="none" w:sz="0" w:space="0" w:color="auto"/>
                <w:bottom w:val="none" w:sz="0" w:space="0" w:color="auto"/>
                <w:right w:val="none" w:sz="0" w:space="0" w:color="auto"/>
              </w:divBdr>
              <w:divsChild>
                <w:div w:id="17178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592364">
      <w:bodyDiv w:val="1"/>
      <w:marLeft w:val="0"/>
      <w:marRight w:val="0"/>
      <w:marTop w:val="0"/>
      <w:marBottom w:val="0"/>
      <w:divBdr>
        <w:top w:val="none" w:sz="0" w:space="0" w:color="auto"/>
        <w:left w:val="none" w:sz="0" w:space="0" w:color="auto"/>
        <w:bottom w:val="none" w:sz="0" w:space="0" w:color="auto"/>
        <w:right w:val="none" w:sz="0" w:space="0" w:color="auto"/>
      </w:divBdr>
    </w:div>
    <w:div w:id="1384714696">
      <w:bodyDiv w:val="1"/>
      <w:marLeft w:val="0"/>
      <w:marRight w:val="0"/>
      <w:marTop w:val="0"/>
      <w:marBottom w:val="0"/>
      <w:divBdr>
        <w:top w:val="none" w:sz="0" w:space="0" w:color="auto"/>
        <w:left w:val="none" w:sz="0" w:space="0" w:color="auto"/>
        <w:bottom w:val="none" w:sz="0" w:space="0" w:color="auto"/>
        <w:right w:val="none" w:sz="0" w:space="0" w:color="auto"/>
      </w:divBdr>
    </w:div>
    <w:div w:id="1430547499">
      <w:bodyDiv w:val="1"/>
      <w:marLeft w:val="0"/>
      <w:marRight w:val="0"/>
      <w:marTop w:val="0"/>
      <w:marBottom w:val="0"/>
      <w:divBdr>
        <w:top w:val="none" w:sz="0" w:space="0" w:color="auto"/>
        <w:left w:val="none" w:sz="0" w:space="0" w:color="auto"/>
        <w:bottom w:val="none" w:sz="0" w:space="0" w:color="auto"/>
        <w:right w:val="none" w:sz="0" w:space="0" w:color="auto"/>
      </w:divBdr>
      <w:divsChild>
        <w:div w:id="463429677">
          <w:marLeft w:val="0"/>
          <w:marRight w:val="0"/>
          <w:marTop w:val="0"/>
          <w:marBottom w:val="0"/>
          <w:divBdr>
            <w:top w:val="none" w:sz="0" w:space="0" w:color="auto"/>
            <w:left w:val="none" w:sz="0" w:space="0" w:color="auto"/>
            <w:bottom w:val="none" w:sz="0" w:space="0" w:color="auto"/>
            <w:right w:val="none" w:sz="0" w:space="0" w:color="auto"/>
          </w:divBdr>
          <w:divsChild>
            <w:div w:id="916866884">
              <w:marLeft w:val="0"/>
              <w:marRight w:val="0"/>
              <w:marTop w:val="0"/>
              <w:marBottom w:val="0"/>
              <w:divBdr>
                <w:top w:val="none" w:sz="0" w:space="0" w:color="auto"/>
                <w:left w:val="none" w:sz="0" w:space="0" w:color="auto"/>
                <w:bottom w:val="none" w:sz="0" w:space="0" w:color="auto"/>
                <w:right w:val="none" w:sz="0" w:space="0" w:color="auto"/>
              </w:divBdr>
            </w:div>
          </w:divsChild>
        </w:div>
        <w:div w:id="2092116199">
          <w:marLeft w:val="0"/>
          <w:marRight w:val="0"/>
          <w:marTop w:val="0"/>
          <w:marBottom w:val="0"/>
          <w:divBdr>
            <w:top w:val="none" w:sz="0" w:space="0" w:color="auto"/>
            <w:left w:val="none" w:sz="0" w:space="0" w:color="auto"/>
            <w:bottom w:val="none" w:sz="0" w:space="0" w:color="auto"/>
            <w:right w:val="none" w:sz="0" w:space="0" w:color="auto"/>
          </w:divBdr>
        </w:div>
      </w:divsChild>
    </w:div>
    <w:div w:id="1431242915">
      <w:bodyDiv w:val="1"/>
      <w:marLeft w:val="0"/>
      <w:marRight w:val="0"/>
      <w:marTop w:val="0"/>
      <w:marBottom w:val="0"/>
      <w:divBdr>
        <w:top w:val="none" w:sz="0" w:space="0" w:color="auto"/>
        <w:left w:val="none" w:sz="0" w:space="0" w:color="auto"/>
        <w:bottom w:val="none" w:sz="0" w:space="0" w:color="auto"/>
        <w:right w:val="none" w:sz="0" w:space="0" w:color="auto"/>
      </w:divBdr>
    </w:div>
    <w:div w:id="1433360740">
      <w:bodyDiv w:val="1"/>
      <w:marLeft w:val="0"/>
      <w:marRight w:val="0"/>
      <w:marTop w:val="0"/>
      <w:marBottom w:val="0"/>
      <w:divBdr>
        <w:top w:val="none" w:sz="0" w:space="0" w:color="auto"/>
        <w:left w:val="none" w:sz="0" w:space="0" w:color="auto"/>
        <w:bottom w:val="none" w:sz="0" w:space="0" w:color="auto"/>
        <w:right w:val="none" w:sz="0" w:space="0" w:color="auto"/>
      </w:divBdr>
    </w:div>
    <w:div w:id="1454979800">
      <w:bodyDiv w:val="1"/>
      <w:marLeft w:val="0"/>
      <w:marRight w:val="0"/>
      <w:marTop w:val="0"/>
      <w:marBottom w:val="0"/>
      <w:divBdr>
        <w:top w:val="none" w:sz="0" w:space="0" w:color="auto"/>
        <w:left w:val="none" w:sz="0" w:space="0" w:color="auto"/>
        <w:bottom w:val="none" w:sz="0" w:space="0" w:color="auto"/>
        <w:right w:val="none" w:sz="0" w:space="0" w:color="auto"/>
      </w:divBdr>
    </w:div>
    <w:div w:id="1460108119">
      <w:bodyDiv w:val="1"/>
      <w:marLeft w:val="0"/>
      <w:marRight w:val="0"/>
      <w:marTop w:val="0"/>
      <w:marBottom w:val="0"/>
      <w:divBdr>
        <w:top w:val="none" w:sz="0" w:space="0" w:color="auto"/>
        <w:left w:val="none" w:sz="0" w:space="0" w:color="auto"/>
        <w:bottom w:val="none" w:sz="0" w:space="0" w:color="auto"/>
        <w:right w:val="none" w:sz="0" w:space="0" w:color="auto"/>
      </w:divBdr>
      <w:divsChild>
        <w:div w:id="665472374">
          <w:marLeft w:val="0"/>
          <w:marRight w:val="0"/>
          <w:marTop w:val="0"/>
          <w:marBottom w:val="0"/>
          <w:divBdr>
            <w:top w:val="none" w:sz="0" w:space="0" w:color="auto"/>
            <w:left w:val="none" w:sz="0" w:space="0" w:color="auto"/>
            <w:bottom w:val="none" w:sz="0" w:space="0" w:color="auto"/>
            <w:right w:val="none" w:sz="0" w:space="0" w:color="auto"/>
          </w:divBdr>
          <w:divsChild>
            <w:div w:id="1996951624">
              <w:marLeft w:val="0"/>
              <w:marRight w:val="0"/>
              <w:marTop w:val="0"/>
              <w:marBottom w:val="0"/>
              <w:divBdr>
                <w:top w:val="none" w:sz="0" w:space="0" w:color="auto"/>
                <w:left w:val="none" w:sz="0" w:space="0" w:color="auto"/>
                <w:bottom w:val="none" w:sz="0" w:space="0" w:color="auto"/>
                <w:right w:val="none" w:sz="0" w:space="0" w:color="auto"/>
              </w:divBdr>
              <w:divsChild>
                <w:div w:id="44998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380275">
      <w:bodyDiv w:val="1"/>
      <w:marLeft w:val="0"/>
      <w:marRight w:val="0"/>
      <w:marTop w:val="0"/>
      <w:marBottom w:val="0"/>
      <w:divBdr>
        <w:top w:val="none" w:sz="0" w:space="0" w:color="auto"/>
        <w:left w:val="none" w:sz="0" w:space="0" w:color="auto"/>
        <w:bottom w:val="none" w:sz="0" w:space="0" w:color="auto"/>
        <w:right w:val="none" w:sz="0" w:space="0" w:color="auto"/>
      </w:divBdr>
    </w:div>
    <w:div w:id="1536313681">
      <w:bodyDiv w:val="1"/>
      <w:marLeft w:val="0"/>
      <w:marRight w:val="0"/>
      <w:marTop w:val="0"/>
      <w:marBottom w:val="0"/>
      <w:divBdr>
        <w:top w:val="none" w:sz="0" w:space="0" w:color="auto"/>
        <w:left w:val="none" w:sz="0" w:space="0" w:color="auto"/>
        <w:bottom w:val="none" w:sz="0" w:space="0" w:color="auto"/>
        <w:right w:val="none" w:sz="0" w:space="0" w:color="auto"/>
      </w:divBdr>
    </w:div>
    <w:div w:id="1561012300">
      <w:bodyDiv w:val="1"/>
      <w:marLeft w:val="0"/>
      <w:marRight w:val="0"/>
      <w:marTop w:val="0"/>
      <w:marBottom w:val="0"/>
      <w:divBdr>
        <w:top w:val="none" w:sz="0" w:space="0" w:color="auto"/>
        <w:left w:val="none" w:sz="0" w:space="0" w:color="auto"/>
        <w:bottom w:val="none" w:sz="0" w:space="0" w:color="auto"/>
        <w:right w:val="none" w:sz="0" w:space="0" w:color="auto"/>
      </w:divBdr>
      <w:divsChild>
        <w:div w:id="1294210679">
          <w:marLeft w:val="0"/>
          <w:marRight w:val="0"/>
          <w:marTop w:val="0"/>
          <w:marBottom w:val="0"/>
          <w:divBdr>
            <w:top w:val="none" w:sz="0" w:space="0" w:color="auto"/>
            <w:left w:val="none" w:sz="0" w:space="0" w:color="auto"/>
            <w:bottom w:val="none" w:sz="0" w:space="0" w:color="auto"/>
            <w:right w:val="none" w:sz="0" w:space="0" w:color="auto"/>
          </w:divBdr>
          <w:divsChild>
            <w:div w:id="1254900082">
              <w:marLeft w:val="0"/>
              <w:marRight w:val="0"/>
              <w:marTop w:val="0"/>
              <w:marBottom w:val="0"/>
              <w:divBdr>
                <w:top w:val="none" w:sz="0" w:space="0" w:color="auto"/>
                <w:left w:val="none" w:sz="0" w:space="0" w:color="auto"/>
                <w:bottom w:val="none" w:sz="0" w:space="0" w:color="auto"/>
                <w:right w:val="none" w:sz="0" w:space="0" w:color="auto"/>
              </w:divBdr>
              <w:divsChild>
                <w:div w:id="196084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452317">
      <w:bodyDiv w:val="1"/>
      <w:marLeft w:val="0"/>
      <w:marRight w:val="0"/>
      <w:marTop w:val="0"/>
      <w:marBottom w:val="0"/>
      <w:divBdr>
        <w:top w:val="none" w:sz="0" w:space="0" w:color="auto"/>
        <w:left w:val="none" w:sz="0" w:space="0" w:color="auto"/>
        <w:bottom w:val="none" w:sz="0" w:space="0" w:color="auto"/>
        <w:right w:val="none" w:sz="0" w:space="0" w:color="auto"/>
      </w:divBdr>
    </w:div>
    <w:div w:id="1566532125">
      <w:bodyDiv w:val="1"/>
      <w:marLeft w:val="0"/>
      <w:marRight w:val="0"/>
      <w:marTop w:val="0"/>
      <w:marBottom w:val="0"/>
      <w:divBdr>
        <w:top w:val="none" w:sz="0" w:space="0" w:color="auto"/>
        <w:left w:val="none" w:sz="0" w:space="0" w:color="auto"/>
        <w:bottom w:val="none" w:sz="0" w:space="0" w:color="auto"/>
        <w:right w:val="none" w:sz="0" w:space="0" w:color="auto"/>
      </w:divBdr>
    </w:div>
    <w:div w:id="1590429524">
      <w:bodyDiv w:val="1"/>
      <w:marLeft w:val="0"/>
      <w:marRight w:val="0"/>
      <w:marTop w:val="0"/>
      <w:marBottom w:val="0"/>
      <w:divBdr>
        <w:top w:val="none" w:sz="0" w:space="0" w:color="auto"/>
        <w:left w:val="none" w:sz="0" w:space="0" w:color="auto"/>
        <w:bottom w:val="none" w:sz="0" w:space="0" w:color="auto"/>
        <w:right w:val="none" w:sz="0" w:space="0" w:color="auto"/>
      </w:divBdr>
    </w:div>
    <w:div w:id="1606644953">
      <w:bodyDiv w:val="1"/>
      <w:marLeft w:val="0"/>
      <w:marRight w:val="0"/>
      <w:marTop w:val="0"/>
      <w:marBottom w:val="0"/>
      <w:divBdr>
        <w:top w:val="none" w:sz="0" w:space="0" w:color="auto"/>
        <w:left w:val="none" w:sz="0" w:space="0" w:color="auto"/>
        <w:bottom w:val="none" w:sz="0" w:space="0" w:color="auto"/>
        <w:right w:val="none" w:sz="0" w:space="0" w:color="auto"/>
      </w:divBdr>
    </w:div>
    <w:div w:id="1609775146">
      <w:bodyDiv w:val="1"/>
      <w:marLeft w:val="0"/>
      <w:marRight w:val="0"/>
      <w:marTop w:val="0"/>
      <w:marBottom w:val="0"/>
      <w:divBdr>
        <w:top w:val="none" w:sz="0" w:space="0" w:color="auto"/>
        <w:left w:val="none" w:sz="0" w:space="0" w:color="auto"/>
        <w:bottom w:val="none" w:sz="0" w:space="0" w:color="auto"/>
        <w:right w:val="none" w:sz="0" w:space="0" w:color="auto"/>
      </w:divBdr>
    </w:div>
    <w:div w:id="1667978989">
      <w:bodyDiv w:val="1"/>
      <w:marLeft w:val="0"/>
      <w:marRight w:val="0"/>
      <w:marTop w:val="0"/>
      <w:marBottom w:val="0"/>
      <w:divBdr>
        <w:top w:val="none" w:sz="0" w:space="0" w:color="auto"/>
        <w:left w:val="none" w:sz="0" w:space="0" w:color="auto"/>
        <w:bottom w:val="none" w:sz="0" w:space="0" w:color="auto"/>
        <w:right w:val="none" w:sz="0" w:space="0" w:color="auto"/>
      </w:divBdr>
      <w:divsChild>
        <w:div w:id="1855917149">
          <w:marLeft w:val="0"/>
          <w:marRight w:val="0"/>
          <w:marTop w:val="0"/>
          <w:marBottom w:val="30"/>
          <w:divBdr>
            <w:top w:val="none" w:sz="0" w:space="0" w:color="auto"/>
            <w:left w:val="single" w:sz="6" w:space="0" w:color="AAAAAA"/>
            <w:bottom w:val="single" w:sz="6" w:space="0" w:color="AAAAAA"/>
            <w:right w:val="single" w:sz="6" w:space="0" w:color="AAAAAA"/>
          </w:divBdr>
        </w:div>
      </w:divsChild>
    </w:div>
    <w:div w:id="1700079511">
      <w:bodyDiv w:val="1"/>
      <w:marLeft w:val="0"/>
      <w:marRight w:val="0"/>
      <w:marTop w:val="0"/>
      <w:marBottom w:val="0"/>
      <w:divBdr>
        <w:top w:val="none" w:sz="0" w:space="0" w:color="auto"/>
        <w:left w:val="none" w:sz="0" w:space="0" w:color="auto"/>
        <w:bottom w:val="none" w:sz="0" w:space="0" w:color="auto"/>
        <w:right w:val="none" w:sz="0" w:space="0" w:color="auto"/>
      </w:divBdr>
      <w:divsChild>
        <w:div w:id="1367751273">
          <w:marLeft w:val="0"/>
          <w:marRight w:val="0"/>
          <w:marTop w:val="0"/>
          <w:marBottom w:val="0"/>
          <w:divBdr>
            <w:top w:val="none" w:sz="0" w:space="0" w:color="auto"/>
            <w:left w:val="none" w:sz="0" w:space="0" w:color="auto"/>
            <w:bottom w:val="none" w:sz="0" w:space="0" w:color="auto"/>
            <w:right w:val="none" w:sz="0" w:space="0" w:color="auto"/>
          </w:divBdr>
          <w:divsChild>
            <w:div w:id="1551961711">
              <w:marLeft w:val="0"/>
              <w:marRight w:val="0"/>
              <w:marTop w:val="0"/>
              <w:marBottom w:val="0"/>
              <w:divBdr>
                <w:top w:val="none" w:sz="0" w:space="0" w:color="auto"/>
                <w:left w:val="none" w:sz="0" w:space="0" w:color="auto"/>
                <w:bottom w:val="none" w:sz="0" w:space="0" w:color="auto"/>
                <w:right w:val="none" w:sz="0" w:space="0" w:color="auto"/>
              </w:divBdr>
              <w:divsChild>
                <w:div w:id="60391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004310">
      <w:bodyDiv w:val="1"/>
      <w:marLeft w:val="0"/>
      <w:marRight w:val="0"/>
      <w:marTop w:val="0"/>
      <w:marBottom w:val="0"/>
      <w:divBdr>
        <w:top w:val="none" w:sz="0" w:space="0" w:color="auto"/>
        <w:left w:val="none" w:sz="0" w:space="0" w:color="auto"/>
        <w:bottom w:val="none" w:sz="0" w:space="0" w:color="auto"/>
        <w:right w:val="none" w:sz="0" w:space="0" w:color="auto"/>
      </w:divBdr>
    </w:div>
    <w:div w:id="1711687820">
      <w:bodyDiv w:val="1"/>
      <w:marLeft w:val="0"/>
      <w:marRight w:val="0"/>
      <w:marTop w:val="0"/>
      <w:marBottom w:val="0"/>
      <w:divBdr>
        <w:top w:val="none" w:sz="0" w:space="0" w:color="auto"/>
        <w:left w:val="none" w:sz="0" w:space="0" w:color="auto"/>
        <w:bottom w:val="none" w:sz="0" w:space="0" w:color="auto"/>
        <w:right w:val="none" w:sz="0" w:space="0" w:color="auto"/>
      </w:divBdr>
    </w:div>
    <w:div w:id="1723747362">
      <w:bodyDiv w:val="1"/>
      <w:marLeft w:val="0"/>
      <w:marRight w:val="0"/>
      <w:marTop w:val="0"/>
      <w:marBottom w:val="0"/>
      <w:divBdr>
        <w:top w:val="none" w:sz="0" w:space="0" w:color="auto"/>
        <w:left w:val="none" w:sz="0" w:space="0" w:color="auto"/>
        <w:bottom w:val="none" w:sz="0" w:space="0" w:color="auto"/>
        <w:right w:val="none" w:sz="0" w:space="0" w:color="auto"/>
      </w:divBdr>
    </w:div>
    <w:div w:id="1730420273">
      <w:bodyDiv w:val="1"/>
      <w:marLeft w:val="0"/>
      <w:marRight w:val="0"/>
      <w:marTop w:val="0"/>
      <w:marBottom w:val="0"/>
      <w:divBdr>
        <w:top w:val="none" w:sz="0" w:space="0" w:color="auto"/>
        <w:left w:val="none" w:sz="0" w:space="0" w:color="auto"/>
        <w:bottom w:val="none" w:sz="0" w:space="0" w:color="auto"/>
        <w:right w:val="none" w:sz="0" w:space="0" w:color="auto"/>
      </w:divBdr>
      <w:divsChild>
        <w:div w:id="1625307406">
          <w:marLeft w:val="0"/>
          <w:marRight w:val="0"/>
          <w:marTop w:val="0"/>
          <w:marBottom w:val="0"/>
          <w:divBdr>
            <w:top w:val="none" w:sz="0" w:space="0" w:color="auto"/>
            <w:left w:val="none" w:sz="0" w:space="0" w:color="auto"/>
            <w:bottom w:val="none" w:sz="0" w:space="0" w:color="auto"/>
            <w:right w:val="none" w:sz="0" w:space="0" w:color="auto"/>
          </w:divBdr>
          <w:divsChild>
            <w:div w:id="1797216798">
              <w:marLeft w:val="0"/>
              <w:marRight w:val="0"/>
              <w:marTop w:val="0"/>
              <w:marBottom w:val="0"/>
              <w:divBdr>
                <w:top w:val="none" w:sz="0" w:space="0" w:color="auto"/>
                <w:left w:val="none" w:sz="0" w:space="0" w:color="auto"/>
                <w:bottom w:val="none" w:sz="0" w:space="0" w:color="auto"/>
                <w:right w:val="none" w:sz="0" w:space="0" w:color="auto"/>
              </w:divBdr>
              <w:divsChild>
                <w:div w:id="32467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6700">
      <w:bodyDiv w:val="1"/>
      <w:marLeft w:val="0"/>
      <w:marRight w:val="0"/>
      <w:marTop w:val="0"/>
      <w:marBottom w:val="0"/>
      <w:divBdr>
        <w:top w:val="none" w:sz="0" w:space="0" w:color="auto"/>
        <w:left w:val="none" w:sz="0" w:space="0" w:color="auto"/>
        <w:bottom w:val="none" w:sz="0" w:space="0" w:color="auto"/>
        <w:right w:val="none" w:sz="0" w:space="0" w:color="auto"/>
      </w:divBdr>
      <w:divsChild>
        <w:div w:id="88428976">
          <w:marLeft w:val="0"/>
          <w:marRight w:val="0"/>
          <w:marTop w:val="0"/>
          <w:marBottom w:val="0"/>
          <w:divBdr>
            <w:top w:val="none" w:sz="0" w:space="0" w:color="auto"/>
            <w:left w:val="none" w:sz="0" w:space="0" w:color="auto"/>
            <w:bottom w:val="none" w:sz="0" w:space="0" w:color="auto"/>
            <w:right w:val="none" w:sz="0" w:space="0" w:color="auto"/>
          </w:divBdr>
          <w:divsChild>
            <w:div w:id="376512941">
              <w:marLeft w:val="0"/>
              <w:marRight w:val="0"/>
              <w:marTop w:val="0"/>
              <w:marBottom w:val="0"/>
              <w:divBdr>
                <w:top w:val="none" w:sz="0" w:space="0" w:color="auto"/>
                <w:left w:val="none" w:sz="0" w:space="0" w:color="auto"/>
                <w:bottom w:val="none" w:sz="0" w:space="0" w:color="auto"/>
                <w:right w:val="none" w:sz="0" w:space="0" w:color="auto"/>
              </w:divBdr>
              <w:divsChild>
                <w:div w:id="173388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366370">
      <w:bodyDiv w:val="1"/>
      <w:marLeft w:val="0"/>
      <w:marRight w:val="0"/>
      <w:marTop w:val="0"/>
      <w:marBottom w:val="0"/>
      <w:divBdr>
        <w:top w:val="none" w:sz="0" w:space="0" w:color="auto"/>
        <w:left w:val="none" w:sz="0" w:space="0" w:color="auto"/>
        <w:bottom w:val="none" w:sz="0" w:space="0" w:color="auto"/>
        <w:right w:val="none" w:sz="0" w:space="0" w:color="auto"/>
      </w:divBdr>
      <w:divsChild>
        <w:div w:id="22246544">
          <w:marLeft w:val="0"/>
          <w:marRight w:val="0"/>
          <w:marTop w:val="0"/>
          <w:marBottom w:val="0"/>
          <w:divBdr>
            <w:top w:val="none" w:sz="0" w:space="0" w:color="auto"/>
            <w:left w:val="none" w:sz="0" w:space="0" w:color="auto"/>
            <w:bottom w:val="none" w:sz="0" w:space="0" w:color="auto"/>
            <w:right w:val="none" w:sz="0" w:space="0" w:color="auto"/>
          </w:divBdr>
          <w:divsChild>
            <w:div w:id="364913950">
              <w:marLeft w:val="0"/>
              <w:marRight w:val="0"/>
              <w:marTop w:val="0"/>
              <w:marBottom w:val="0"/>
              <w:divBdr>
                <w:top w:val="none" w:sz="0" w:space="0" w:color="auto"/>
                <w:left w:val="none" w:sz="0" w:space="0" w:color="auto"/>
                <w:bottom w:val="none" w:sz="0" w:space="0" w:color="auto"/>
                <w:right w:val="none" w:sz="0" w:space="0" w:color="auto"/>
              </w:divBdr>
              <w:divsChild>
                <w:div w:id="185587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452192">
      <w:bodyDiv w:val="1"/>
      <w:marLeft w:val="0"/>
      <w:marRight w:val="0"/>
      <w:marTop w:val="0"/>
      <w:marBottom w:val="0"/>
      <w:divBdr>
        <w:top w:val="none" w:sz="0" w:space="0" w:color="auto"/>
        <w:left w:val="none" w:sz="0" w:space="0" w:color="auto"/>
        <w:bottom w:val="none" w:sz="0" w:space="0" w:color="auto"/>
        <w:right w:val="none" w:sz="0" w:space="0" w:color="auto"/>
      </w:divBdr>
    </w:div>
    <w:div w:id="1764644575">
      <w:bodyDiv w:val="1"/>
      <w:marLeft w:val="0"/>
      <w:marRight w:val="0"/>
      <w:marTop w:val="0"/>
      <w:marBottom w:val="0"/>
      <w:divBdr>
        <w:top w:val="none" w:sz="0" w:space="0" w:color="auto"/>
        <w:left w:val="none" w:sz="0" w:space="0" w:color="auto"/>
        <w:bottom w:val="none" w:sz="0" w:space="0" w:color="auto"/>
        <w:right w:val="none" w:sz="0" w:space="0" w:color="auto"/>
      </w:divBdr>
    </w:div>
    <w:div w:id="1768697511">
      <w:bodyDiv w:val="1"/>
      <w:marLeft w:val="0"/>
      <w:marRight w:val="0"/>
      <w:marTop w:val="0"/>
      <w:marBottom w:val="0"/>
      <w:divBdr>
        <w:top w:val="none" w:sz="0" w:space="0" w:color="auto"/>
        <w:left w:val="none" w:sz="0" w:space="0" w:color="auto"/>
        <w:bottom w:val="none" w:sz="0" w:space="0" w:color="auto"/>
        <w:right w:val="none" w:sz="0" w:space="0" w:color="auto"/>
      </w:divBdr>
    </w:div>
    <w:div w:id="1781292966">
      <w:bodyDiv w:val="1"/>
      <w:marLeft w:val="0"/>
      <w:marRight w:val="0"/>
      <w:marTop w:val="0"/>
      <w:marBottom w:val="0"/>
      <w:divBdr>
        <w:top w:val="none" w:sz="0" w:space="0" w:color="auto"/>
        <w:left w:val="none" w:sz="0" w:space="0" w:color="auto"/>
        <w:bottom w:val="none" w:sz="0" w:space="0" w:color="auto"/>
        <w:right w:val="none" w:sz="0" w:space="0" w:color="auto"/>
      </w:divBdr>
      <w:divsChild>
        <w:div w:id="524709255">
          <w:marLeft w:val="0"/>
          <w:marRight w:val="0"/>
          <w:marTop w:val="0"/>
          <w:marBottom w:val="0"/>
          <w:divBdr>
            <w:top w:val="none" w:sz="0" w:space="0" w:color="auto"/>
            <w:left w:val="none" w:sz="0" w:space="0" w:color="auto"/>
            <w:bottom w:val="none" w:sz="0" w:space="0" w:color="auto"/>
            <w:right w:val="none" w:sz="0" w:space="0" w:color="auto"/>
          </w:divBdr>
          <w:divsChild>
            <w:div w:id="987517101">
              <w:marLeft w:val="0"/>
              <w:marRight w:val="0"/>
              <w:marTop w:val="0"/>
              <w:marBottom w:val="0"/>
              <w:divBdr>
                <w:top w:val="none" w:sz="0" w:space="0" w:color="auto"/>
                <w:left w:val="none" w:sz="0" w:space="0" w:color="auto"/>
                <w:bottom w:val="none" w:sz="0" w:space="0" w:color="auto"/>
                <w:right w:val="none" w:sz="0" w:space="0" w:color="auto"/>
              </w:divBdr>
              <w:divsChild>
                <w:div w:id="1723403290">
                  <w:marLeft w:val="0"/>
                  <w:marRight w:val="0"/>
                  <w:marTop w:val="0"/>
                  <w:marBottom w:val="0"/>
                  <w:divBdr>
                    <w:top w:val="none" w:sz="0" w:space="0" w:color="auto"/>
                    <w:left w:val="none" w:sz="0" w:space="0" w:color="auto"/>
                    <w:bottom w:val="none" w:sz="0" w:space="0" w:color="auto"/>
                    <w:right w:val="none" w:sz="0" w:space="0" w:color="auto"/>
                  </w:divBdr>
                  <w:divsChild>
                    <w:div w:id="84039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845140">
      <w:bodyDiv w:val="1"/>
      <w:marLeft w:val="0"/>
      <w:marRight w:val="0"/>
      <w:marTop w:val="0"/>
      <w:marBottom w:val="0"/>
      <w:divBdr>
        <w:top w:val="none" w:sz="0" w:space="0" w:color="auto"/>
        <w:left w:val="none" w:sz="0" w:space="0" w:color="auto"/>
        <w:bottom w:val="none" w:sz="0" w:space="0" w:color="auto"/>
        <w:right w:val="none" w:sz="0" w:space="0" w:color="auto"/>
      </w:divBdr>
    </w:div>
    <w:div w:id="1813786922">
      <w:bodyDiv w:val="1"/>
      <w:marLeft w:val="0"/>
      <w:marRight w:val="0"/>
      <w:marTop w:val="0"/>
      <w:marBottom w:val="0"/>
      <w:divBdr>
        <w:top w:val="none" w:sz="0" w:space="0" w:color="auto"/>
        <w:left w:val="none" w:sz="0" w:space="0" w:color="auto"/>
        <w:bottom w:val="none" w:sz="0" w:space="0" w:color="auto"/>
        <w:right w:val="none" w:sz="0" w:space="0" w:color="auto"/>
      </w:divBdr>
    </w:div>
    <w:div w:id="1815875053">
      <w:bodyDiv w:val="1"/>
      <w:marLeft w:val="0"/>
      <w:marRight w:val="0"/>
      <w:marTop w:val="0"/>
      <w:marBottom w:val="0"/>
      <w:divBdr>
        <w:top w:val="none" w:sz="0" w:space="0" w:color="auto"/>
        <w:left w:val="none" w:sz="0" w:space="0" w:color="auto"/>
        <w:bottom w:val="none" w:sz="0" w:space="0" w:color="auto"/>
        <w:right w:val="none" w:sz="0" w:space="0" w:color="auto"/>
      </w:divBdr>
    </w:div>
    <w:div w:id="1850363419">
      <w:bodyDiv w:val="1"/>
      <w:marLeft w:val="0"/>
      <w:marRight w:val="0"/>
      <w:marTop w:val="0"/>
      <w:marBottom w:val="0"/>
      <w:divBdr>
        <w:top w:val="none" w:sz="0" w:space="0" w:color="auto"/>
        <w:left w:val="none" w:sz="0" w:space="0" w:color="auto"/>
        <w:bottom w:val="none" w:sz="0" w:space="0" w:color="auto"/>
        <w:right w:val="none" w:sz="0" w:space="0" w:color="auto"/>
      </w:divBdr>
    </w:div>
    <w:div w:id="1852186765">
      <w:bodyDiv w:val="1"/>
      <w:marLeft w:val="0"/>
      <w:marRight w:val="0"/>
      <w:marTop w:val="0"/>
      <w:marBottom w:val="0"/>
      <w:divBdr>
        <w:top w:val="none" w:sz="0" w:space="0" w:color="auto"/>
        <w:left w:val="none" w:sz="0" w:space="0" w:color="auto"/>
        <w:bottom w:val="none" w:sz="0" w:space="0" w:color="auto"/>
        <w:right w:val="none" w:sz="0" w:space="0" w:color="auto"/>
      </w:divBdr>
    </w:div>
    <w:div w:id="1876427156">
      <w:bodyDiv w:val="1"/>
      <w:marLeft w:val="0"/>
      <w:marRight w:val="0"/>
      <w:marTop w:val="0"/>
      <w:marBottom w:val="0"/>
      <w:divBdr>
        <w:top w:val="none" w:sz="0" w:space="0" w:color="auto"/>
        <w:left w:val="none" w:sz="0" w:space="0" w:color="auto"/>
        <w:bottom w:val="none" w:sz="0" w:space="0" w:color="auto"/>
        <w:right w:val="none" w:sz="0" w:space="0" w:color="auto"/>
      </w:divBdr>
    </w:div>
    <w:div w:id="1876428728">
      <w:bodyDiv w:val="1"/>
      <w:marLeft w:val="0"/>
      <w:marRight w:val="0"/>
      <w:marTop w:val="0"/>
      <w:marBottom w:val="0"/>
      <w:divBdr>
        <w:top w:val="none" w:sz="0" w:space="0" w:color="auto"/>
        <w:left w:val="none" w:sz="0" w:space="0" w:color="auto"/>
        <w:bottom w:val="none" w:sz="0" w:space="0" w:color="auto"/>
        <w:right w:val="none" w:sz="0" w:space="0" w:color="auto"/>
      </w:divBdr>
    </w:div>
    <w:div w:id="1879050395">
      <w:bodyDiv w:val="1"/>
      <w:marLeft w:val="0"/>
      <w:marRight w:val="0"/>
      <w:marTop w:val="0"/>
      <w:marBottom w:val="0"/>
      <w:divBdr>
        <w:top w:val="none" w:sz="0" w:space="0" w:color="auto"/>
        <w:left w:val="none" w:sz="0" w:space="0" w:color="auto"/>
        <w:bottom w:val="none" w:sz="0" w:space="0" w:color="auto"/>
        <w:right w:val="none" w:sz="0" w:space="0" w:color="auto"/>
      </w:divBdr>
      <w:divsChild>
        <w:div w:id="93326463">
          <w:marLeft w:val="0"/>
          <w:marRight w:val="0"/>
          <w:marTop w:val="0"/>
          <w:marBottom w:val="0"/>
          <w:divBdr>
            <w:top w:val="none" w:sz="0" w:space="0" w:color="auto"/>
            <w:left w:val="none" w:sz="0" w:space="0" w:color="auto"/>
            <w:bottom w:val="none" w:sz="0" w:space="0" w:color="auto"/>
            <w:right w:val="none" w:sz="0" w:space="0" w:color="auto"/>
          </w:divBdr>
        </w:div>
      </w:divsChild>
    </w:div>
    <w:div w:id="1880629987">
      <w:bodyDiv w:val="1"/>
      <w:marLeft w:val="0"/>
      <w:marRight w:val="0"/>
      <w:marTop w:val="0"/>
      <w:marBottom w:val="0"/>
      <w:divBdr>
        <w:top w:val="none" w:sz="0" w:space="0" w:color="auto"/>
        <w:left w:val="none" w:sz="0" w:space="0" w:color="auto"/>
        <w:bottom w:val="none" w:sz="0" w:space="0" w:color="auto"/>
        <w:right w:val="none" w:sz="0" w:space="0" w:color="auto"/>
      </w:divBdr>
    </w:div>
    <w:div w:id="1882595504">
      <w:bodyDiv w:val="1"/>
      <w:marLeft w:val="0"/>
      <w:marRight w:val="0"/>
      <w:marTop w:val="0"/>
      <w:marBottom w:val="0"/>
      <w:divBdr>
        <w:top w:val="none" w:sz="0" w:space="0" w:color="auto"/>
        <w:left w:val="none" w:sz="0" w:space="0" w:color="auto"/>
        <w:bottom w:val="none" w:sz="0" w:space="0" w:color="auto"/>
        <w:right w:val="none" w:sz="0" w:space="0" w:color="auto"/>
      </w:divBdr>
    </w:div>
    <w:div w:id="1945578509">
      <w:bodyDiv w:val="1"/>
      <w:marLeft w:val="0"/>
      <w:marRight w:val="0"/>
      <w:marTop w:val="0"/>
      <w:marBottom w:val="0"/>
      <w:divBdr>
        <w:top w:val="none" w:sz="0" w:space="0" w:color="auto"/>
        <w:left w:val="none" w:sz="0" w:space="0" w:color="auto"/>
        <w:bottom w:val="none" w:sz="0" w:space="0" w:color="auto"/>
        <w:right w:val="none" w:sz="0" w:space="0" w:color="auto"/>
      </w:divBdr>
      <w:divsChild>
        <w:div w:id="1206405885">
          <w:marLeft w:val="0"/>
          <w:marRight w:val="0"/>
          <w:marTop w:val="0"/>
          <w:marBottom w:val="0"/>
          <w:divBdr>
            <w:top w:val="none" w:sz="0" w:space="0" w:color="auto"/>
            <w:left w:val="none" w:sz="0" w:space="0" w:color="auto"/>
            <w:bottom w:val="none" w:sz="0" w:space="0" w:color="auto"/>
            <w:right w:val="none" w:sz="0" w:space="0" w:color="auto"/>
          </w:divBdr>
          <w:divsChild>
            <w:div w:id="2004702282">
              <w:marLeft w:val="0"/>
              <w:marRight w:val="0"/>
              <w:marTop w:val="0"/>
              <w:marBottom w:val="0"/>
              <w:divBdr>
                <w:top w:val="none" w:sz="0" w:space="0" w:color="auto"/>
                <w:left w:val="none" w:sz="0" w:space="0" w:color="auto"/>
                <w:bottom w:val="none" w:sz="0" w:space="0" w:color="auto"/>
                <w:right w:val="none" w:sz="0" w:space="0" w:color="auto"/>
              </w:divBdr>
              <w:divsChild>
                <w:div w:id="1551457016">
                  <w:marLeft w:val="0"/>
                  <w:marRight w:val="0"/>
                  <w:marTop w:val="0"/>
                  <w:marBottom w:val="0"/>
                  <w:divBdr>
                    <w:top w:val="none" w:sz="0" w:space="0" w:color="auto"/>
                    <w:left w:val="none" w:sz="0" w:space="0" w:color="auto"/>
                    <w:bottom w:val="none" w:sz="0" w:space="0" w:color="auto"/>
                    <w:right w:val="none" w:sz="0" w:space="0" w:color="auto"/>
                  </w:divBdr>
                  <w:divsChild>
                    <w:div w:id="189747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422581">
      <w:bodyDiv w:val="1"/>
      <w:marLeft w:val="0"/>
      <w:marRight w:val="0"/>
      <w:marTop w:val="0"/>
      <w:marBottom w:val="0"/>
      <w:divBdr>
        <w:top w:val="none" w:sz="0" w:space="0" w:color="auto"/>
        <w:left w:val="none" w:sz="0" w:space="0" w:color="auto"/>
        <w:bottom w:val="none" w:sz="0" w:space="0" w:color="auto"/>
        <w:right w:val="none" w:sz="0" w:space="0" w:color="auto"/>
      </w:divBdr>
      <w:divsChild>
        <w:div w:id="377163920">
          <w:marLeft w:val="0"/>
          <w:marRight w:val="0"/>
          <w:marTop w:val="0"/>
          <w:marBottom w:val="0"/>
          <w:divBdr>
            <w:top w:val="none" w:sz="0" w:space="0" w:color="auto"/>
            <w:left w:val="none" w:sz="0" w:space="0" w:color="auto"/>
            <w:bottom w:val="none" w:sz="0" w:space="0" w:color="auto"/>
            <w:right w:val="none" w:sz="0" w:space="0" w:color="auto"/>
          </w:divBdr>
          <w:divsChild>
            <w:div w:id="907306856">
              <w:marLeft w:val="0"/>
              <w:marRight w:val="0"/>
              <w:marTop w:val="0"/>
              <w:marBottom w:val="0"/>
              <w:divBdr>
                <w:top w:val="none" w:sz="0" w:space="0" w:color="auto"/>
                <w:left w:val="none" w:sz="0" w:space="0" w:color="auto"/>
                <w:bottom w:val="none" w:sz="0" w:space="0" w:color="auto"/>
                <w:right w:val="none" w:sz="0" w:space="0" w:color="auto"/>
              </w:divBdr>
              <w:divsChild>
                <w:div w:id="214439859">
                  <w:marLeft w:val="0"/>
                  <w:marRight w:val="0"/>
                  <w:marTop w:val="0"/>
                  <w:marBottom w:val="0"/>
                  <w:divBdr>
                    <w:top w:val="none" w:sz="0" w:space="0" w:color="auto"/>
                    <w:left w:val="none" w:sz="0" w:space="0" w:color="auto"/>
                    <w:bottom w:val="none" w:sz="0" w:space="0" w:color="auto"/>
                    <w:right w:val="none" w:sz="0" w:space="0" w:color="auto"/>
                  </w:divBdr>
                  <w:divsChild>
                    <w:div w:id="118767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2664308">
      <w:bodyDiv w:val="1"/>
      <w:marLeft w:val="0"/>
      <w:marRight w:val="0"/>
      <w:marTop w:val="0"/>
      <w:marBottom w:val="0"/>
      <w:divBdr>
        <w:top w:val="none" w:sz="0" w:space="0" w:color="auto"/>
        <w:left w:val="none" w:sz="0" w:space="0" w:color="auto"/>
        <w:bottom w:val="none" w:sz="0" w:space="0" w:color="auto"/>
        <w:right w:val="none" w:sz="0" w:space="0" w:color="auto"/>
      </w:divBdr>
    </w:div>
    <w:div w:id="1964919196">
      <w:bodyDiv w:val="1"/>
      <w:marLeft w:val="0"/>
      <w:marRight w:val="0"/>
      <w:marTop w:val="0"/>
      <w:marBottom w:val="0"/>
      <w:divBdr>
        <w:top w:val="none" w:sz="0" w:space="0" w:color="auto"/>
        <w:left w:val="none" w:sz="0" w:space="0" w:color="auto"/>
        <w:bottom w:val="none" w:sz="0" w:space="0" w:color="auto"/>
        <w:right w:val="none" w:sz="0" w:space="0" w:color="auto"/>
      </w:divBdr>
    </w:div>
    <w:div w:id="1968275213">
      <w:bodyDiv w:val="1"/>
      <w:marLeft w:val="0"/>
      <w:marRight w:val="0"/>
      <w:marTop w:val="0"/>
      <w:marBottom w:val="0"/>
      <w:divBdr>
        <w:top w:val="none" w:sz="0" w:space="0" w:color="auto"/>
        <w:left w:val="none" w:sz="0" w:space="0" w:color="auto"/>
        <w:bottom w:val="none" w:sz="0" w:space="0" w:color="auto"/>
        <w:right w:val="none" w:sz="0" w:space="0" w:color="auto"/>
      </w:divBdr>
      <w:divsChild>
        <w:div w:id="598026759">
          <w:marLeft w:val="0"/>
          <w:marRight w:val="0"/>
          <w:marTop w:val="0"/>
          <w:marBottom w:val="0"/>
          <w:divBdr>
            <w:top w:val="none" w:sz="0" w:space="0" w:color="auto"/>
            <w:left w:val="none" w:sz="0" w:space="0" w:color="auto"/>
            <w:bottom w:val="none" w:sz="0" w:space="0" w:color="auto"/>
            <w:right w:val="none" w:sz="0" w:space="0" w:color="auto"/>
          </w:divBdr>
          <w:divsChild>
            <w:div w:id="790980316">
              <w:marLeft w:val="0"/>
              <w:marRight w:val="0"/>
              <w:marTop w:val="0"/>
              <w:marBottom w:val="0"/>
              <w:divBdr>
                <w:top w:val="none" w:sz="0" w:space="0" w:color="auto"/>
                <w:left w:val="none" w:sz="0" w:space="0" w:color="auto"/>
                <w:bottom w:val="none" w:sz="0" w:space="0" w:color="auto"/>
                <w:right w:val="none" w:sz="0" w:space="0" w:color="auto"/>
              </w:divBdr>
              <w:divsChild>
                <w:div w:id="192495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54996">
          <w:marLeft w:val="0"/>
          <w:marRight w:val="0"/>
          <w:marTop w:val="0"/>
          <w:marBottom w:val="0"/>
          <w:divBdr>
            <w:top w:val="none" w:sz="0" w:space="0" w:color="auto"/>
            <w:left w:val="none" w:sz="0" w:space="0" w:color="auto"/>
            <w:bottom w:val="none" w:sz="0" w:space="0" w:color="auto"/>
            <w:right w:val="none" w:sz="0" w:space="0" w:color="auto"/>
          </w:divBdr>
          <w:divsChild>
            <w:div w:id="1666519717">
              <w:marLeft w:val="0"/>
              <w:marRight w:val="0"/>
              <w:marTop w:val="0"/>
              <w:marBottom w:val="0"/>
              <w:divBdr>
                <w:top w:val="none" w:sz="0" w:space="0" w:color="auto"/>
                <w:left w:val="none" w:sz="0" w:space="0" w:color="auto"/>
                <w:bottom w:val="none" w:sz="0" w:space="0" w:color="auto"/>
                <w:right w:val="none" w:sz="0" w:space="0" w:color="auto"/>
              </w:divBdr>
              <w:divsChild>
                <w:div w:id="1681541861">
                  <w:marLeft w:val="0"/>
                  <w:marRight w:val="0"/>
                  <w:marTop w:val="0"/>
                  <w:marBottom w:val="0"/>
                  <w:divBdr>
                    <w:top w:val="none" w:sz="0" w:space="0" w:color="auto"/>
                    <w:left w:val="none" w:sz="0" w:space="0" w:color="auto"/>
                    <w:bottom w:val="none" w:sz="0" w:space="0" w:color="auto"/>
                    <w:right w:val="none" w:sz="0" w:space="0" w:color="auto"/>
                  </w:divBdr>
                </w:div>
              </w:divsChild>
            </w:div>
            <w:div w:id="1734885790">
              <w:marLeft w:val="0"/>
              <w:marRight w:val="0"/>
              <w:marTop w:val="0"/>
              <w:marBottom w:val="0"/>
              <w:divBdr>
                <w:top w:val="none" w:sz="0" w:space="0" w:color="auto"/>
                <w:left w:val="none" w:sz="0" w:space="0" w:color="auto"/>
                <w:bottom w:val="none" w:sz="0" w:space="0" w:color="auto"/>
                <w:right w:val="none" w:sz="0" w:space="0" w:color="auto"/>
              </w:divBdr>
              <w:divsChild>
                <w:div w:id="101063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205471">
      <w:bodyDiv w:val="1"/>
      <w:marLeft w:val="0"/>
      <w:marRight w:val="0"/>
      <w:marTop w:val="0"/>
      <w:marBottom w:val="0"/>
      <w:divBdr>
        <w:top w:val="none" w:sz="0" w:space="0" w:color="auto"/>
        <w:left w:val="none" w:sz="0" w:space="0" w:color="auto"/>
        <w:bottom w:val="none" w:sz="0" w:space="0" w:color="auto"/>
        <w:right w:val="none" w:sz="0" w:space="0" w:color="auto"/>
      </w:divBdr>
    </w:div>
    <w:div w:id="2033066884">
      <w:bodyDiv w:val="1"/>
      <w:marLeft w:val="0"/>
      <w:marRight w:val="0"/>
      <w:marTop w:val="0"/>
      <w:marBottom w:val="0"/>
      <w:divBdr>
        <w:top w:val="none" w:sz="0" w:space="0" w:color="auto"/>
        <w:left w:val="none" w:sz="0" w:space="0" w:color="auto"/>
        <w:bottom w:val="none" w:sz="0" w:space="0" w:color="auto"/>
        <w:right w:val="none" w:sz="0" w:space="0" w:color="auto"/>
      </w:divBdr>
      <w:divsChild>
        <w:div w:id="187835718">
          <w:marLeft w:val="0"/>
          <w:marRight w:val="0"/>
          <w:marTop w:val="0"/>
          <w:marBottom w:val="0"/>
          <w:divBdr>
            <w:top w:val="none" w:sz="0" w:space="0" w:color="auto"/>
            <w:left w:val="none" w:sz="0" w:space="0" w:color="auto"/>
            <w:bottom w:val="none" w:sz="0" w:space="0" w:color="auto"/>
            <w:right w:val="none" w:sz="0" w:space="0" w:color="auto"/>
          </w:divBdr>
          <w:divsChild>
            <w:div w:id="71514647">
              <w:marLeft w:val="0"/>
              <w:marRight w:val="0"/>
              <w:marTop w:val="0"/>
              <w:marBottom w:val="0"/>
              <w:divBdr>
                <w:top w:val="none" w:sz="0" w:space="0" w:color="auto"/>
                <w:left w:val="none" w:sz="0" w:space="0" w:color="auto"/>
                <w:bottom w:val="none" w:sz="0" w:space="0" w:color="auto"/>
                <w:right w:val="none" w:sz="0" w:space="0" w:color="auto"/>
              </w:divBdr>
              <w:divsChild>
                <w:div w:id="2063404780">
                  <w:marLeft w:val="0"/>
                  <w:marRight w:val="0"/>
                  <w:marTop w:val="0"/>
                  <w:marBottom w:val="0"/>
                  <w:divBdr>
                    <w:top w:val="none" w:sz="0" w:space="0" w:color="auto"/>
                    <w:left w:val="none" w:sz="0" w:space="0" w:color="auto"/>
                    <w:bottom w:val="none" w:sz="0" w:space="0" w:color="auto"/>
                    <w:right w:val="none" w:sz="0" w:space="0" w:color="auto"/>
                  </w:divBdr>
                  <w:divsChild>
                    <w:div w:id="198353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036989">
      <w:bodyDiv w:val="1"/>
      <w:marLeft w:val="0"/>
      <w:marRight w:val="0"/>
      <w:marTop w:val="0"/>
      <w:marBottom w:val="0"/>
      <w:divBdr>
        <w:top w:val="none" w:sz="0" w:space="0" w:color="auto"/>
        <w:left w:val="none" w:sz="0" w:space="0" w:color="auto"/>
        <w:bottom w:val="none" w:sz="0" w:space="0" w:color="auto"/>
        <w:right w:val="none" w:sz="0" w:space="0" w:color="auto"/>
      </w:divBdr>
    </w:div>
    <w:div w:id="2047413090">
      <w:bodyDiv w:val="1"/>
      <w:marLeft w:val="0"/>
      <w:marRight w:val="0"/>
      <w:marTop w:val="0"/>
      <w:marBottom w:val="0"/>
      <w:divBdr>
        <w:top w:val="none" w:sz="0" w:space="0" w:color="auto"/>
        <w:left w:val="none" w:sz="0" w:space="0" w:color="auto"/>
        <w:bottom w:val="none" w:sz="0" w:space="0" w:color="auto"/>
        <w:right w:val="none" w:sz="0" w:space="0" w:color="auto"/>
      </w:divBdr>
    </w:div>
    <w:div w:id="2053382988">
      <w:bodyDiv w:val="1"/>
      <w:marLeft w:val="0"/>
      <w:marRight w:val="0"/>
      <w:marTop w:val="0"/>
      <w:marBottom w:val="0"/>
      <w:divBdr>
        <w:top w:val="none" w:sz="0" w:space="0" w:color="auto"/>
        <w:left w:val="none" w:sz="0" w:space="0" w:color="auto"/>
        <w:bottom w:val="none" w:sz="0" w:space="0" w:color="auto"/>
        <w:right w:val="none" w:sz="0" w:space="0" w:color="auto"/>
      </w:divBdr>
    </w:div>
    <w:div w:id="2070765618">
      <w:bodyDiv w:val="1"/>
      <w:marLeft w:val="0"/>
      <w:marRight w:val="0"/>
      <w:marTop w:val="0"/>
      <w:marBottom w:val="0"/>
      <w:divBdr>
        <w:top w:val="none" w:sz="0" w:space="0" w:color="auto"/>
        <w:left w:val="none" w:sz="0" w:space="0" w:color="auto"/>
        <w:bottom w:val="none" w:sz="0" w:space="0" w:color="auto"/>
        <w:right w:val="none" w:sz="0" w:space="0" w:color="auto"/>
      </w:divBdr>
    </w:div>
    <w:div w:id="2072774576">
      <w:bodyDiv w:val="1"/>
      <w:marLeft w:val="0"/>
      <w:marRight w:val="0"/>
      <w:marTop w:val="0"/>
      <w:marBottom w:val="0"/>
      <w:divBdr>
        <w:top w:val="none" w:sz="0" w:space="0" w:color="auto"/>
        <w:left w:val="none" w:sz="0" w:space="0" w:color="auto"/>
        <w:bottom w:val="none" w:sz="0" w:space="0" w:color="auto"/>
        <w:right w:val="none" w:sz="0" w:space="0" w:color="auto"/>
      </w:divBdr>
    </w:div>
    <w:div w:id="2076005757">
      <w:bodyDiv w:val="1"/>
      <w:marLeft w:val="0"/>
      <w:marRight w:val="0"/>
      <w:marTop w:val="0"/>
      <w:marBottom w:val="0"/>
      <w:divBdr>
        <w:top w:val="none" w:sz="0" w:space="0" w:color="auto"/>
        <w:left w:val="none" w:sz="0" w:space="0" w:color="auto"/>
        <w:bottom w:val="none" w:sz="0" w:space="0" w:color="auto"/>
        <w:right w:val="none" w:sz="0" w:space="0" w:color="auto"/>
      </w:divBdr>
    </w:div>
    <w:div w:id="2088569590">
      <w:bodyDiv w:val="1"/>
      <w:marLeft w:val="0"/>
      <w:marRight w:val="0"/>
      <w:marTop w:val="0"/>
      <w:marBottom w:val="0"/>
      <w:divBdr>
        <w:top w:val="none" w:sz="0" w:space="0" w:color="auto"/>
        <w:left w:val="none" w:sz="0" w:space="0" w:color="auto"/>
        <w:bottom w:val="none" w:sz="0" w:space="0" w:color="auto"/>
        <w:right w:val="none" w:sz="0" w:space="0" w:color="auto"/>
      </w:divBdr>
    </w:div>
    <w:div w:id="2091079475">
      <w:bodyDiv w:val="1"/>
      <w:marLeft w:val="0"/>
      <w:marRight w:val="0"/>
      <w:marTop w:val="0"/>
      <w:marBottom w:val="0"/>
      <w:divBdr>
        <w:top w:val="none" w:sz="0" w:space="0" w:color="auto"/>
        <w:left w:val="none" w:sz="0" w:space="0" w:color="auto"/>
        <w:bottom w:val="none" w:sz="0" w:space="0" w:color="auto"/>
        <w:right w:val="none" w:sz="0" w:space="0" w:color="auto"/>
      </w:divBdr>
    </w:div>
    <w:div w:id="2092660053">
      <w:bodyDiv w:val="1"/>
      <w:marLeft w:val="0"/>
      <w:marRight w:val="0"/>
      <w:marTop w:val="0"/>
      <w:marBottom w:val="0"/>
      <w:divBdr>
        <w:top w:val="none" w:sz="0" w:space="0" w:color="auto"/>
        <w:left w:val="none" w:sz="0" w:space="0" w:color="auto"/>
        <w:bottom w:val="none" w:sz="0" w:space="0" w:color="auto"/>
        <w:right w:val="none" w:sz="0" w:space="0" w:color="auto"/>
      </w:divBdr>
    </w:div>
    <w:div w:id="2121341626">
      <w:bodyDiv w:val="1"/>
      <w:marLeft w:val="0"/>
      <w:marRight w:val="0"/>
      <w:marTop w:val="0"/>
      <w:marBottom w:val="0"/>
      <w:divBdr>
        <w:top w:val="none" w:sz="0" w:space="0" w:color="auto"/>
        <w:left w:val="none" w:sz="0" w:space="0" w:color="auto"/>
        <w:bottom w:val="none" w:sz="0" w:space="0" w:color="auto"/>
        <w:right w:val="none" w:sz="0" w:space="0" w:color="auto"/>
      </w:divBdr>
    </w:div>
    <w:div w:id="2122609308">
      <w:bodyDiv w:val="1"/>
      <w:marLeft w:val="0"/>
      <w:marRight w:val="0"/>
      <w:marTop w:val="0"/>
      <w:marBottom w:val="0"/>
      <w:divBdr>
        <w:top w:val="none" w:sz="0" w:space="0" w:color="auto"/>
        <w:left w:val="none" w:sz="0" w:space="0" w:color="auto"/>
        <w:bottom w:val="none" w:sz="0" w:space="0" w:color="auto"/>
        <w:right w:val="none" w:sz="0" w:space="0" w:color="auto"/>
      </w:divBdr>
    </w:div>
    <w:div w:id="2134933408">
      <w:bodyDiv w:val="1"/>
      <w:marLeft w:val="0"/>
      <w:marRight w:val="0"/>
      <w:marTop w:val="0"/>
      <w:marBottom w:val="0"/>
      <w:divBdr>
        <w:top w:val="none" w:sz="0" w:space="0" w:color="auto"/>
        <w:left w:val="none" w:sz="0" w:space="0" w:color="auto"/>
        <w:bottom w:val="none" w:sz="0" w:space="0" w:color="auto"/>
        <w:right w:val="none" w:sz="0" w:space="0" w:color="auto"/>
      </w:divBdr>
    </w:div>
    <w:div w:id="2140033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5.xml"/><Relationship Id="rId22" Type="http://schemas.openxmlformats.org/officeDocument/2006/relationships/image" Target="media/image3.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5E879F5C76C4A4ABD7CF87ABD053CFB"/>
        <w:category>
          <w:name w:val="Allgemein"/>
          <w:gallery w:val="placeholder"/>
        </w:category>
        <w:types>
          <w:type w:val="bbPlcHdr"/>
        </w:types>
        <w:behaviors>
          <w:behavior w:val="content"/>
        </w:behaviors>
        <w:guid w:val="{55CF7DD6-7D8F-4804-8BD6-2E6D92AC18D3}"/>
      </w:docPartPr>
      <w:docPartBody>
        <w:p w:rsidR="0020268E" w:rsidRDefault="0020268E">
          <w:r w:rsidRPr="00D707FE">
            <w:rPr>
              <w:rStyle w:val="Platzhaltertext"/>
            </w:rPr>
            <w:t>[Autor]</w:t>
          </w:r>
        </w:p>
      </w:docPartBody>
    </w:docPart>
    <w:docPart>
      <w:docPartPr>
        <w:name w:val="70B68204E9394B61A7965518C2C0501B"/>
        <w:category>
          <w:name w:val="Allgemein"/>
          <w:gallery w:val="placeholder"/>
        </w:category>
        <w:types>
          <w:type w:val="bbPlcHdr"/>
        </w:types>
        <w:behaviors>
          <w:behavior w:val="content"/>
        </w:behaviors>
        <w:guid w:val="{BDC2A4B8-31ED-4092-B733-A70F8AE3261F}"/>
      </w:docPartPr>
      <w:docPartBody>
        <w:p w:rsidR="0020268E" w:rsidRDefault="0020268E">
          <w:pPr>
            <w:pStyle w:val="70B68204E9394B61A7965518C2C0501B"/>
          </w:pPr>
          <w:r>
            <w:rPr>
              <w:b/>
              <w:bCs/>
            </w:rPr>
            <w:t>[Geben Sie den Namen des Autors ein]</w:t>
          </w:r>
        </w:p>
      </w:docPartBody>
    </w:docPart>
    <w:docPart>
      <w:docPartPr>
        <w:name w:val="16B56CAE90DD4A02981B8E9997DD263B"/>
        <w:category>
          <w:name w:val="Allgemein"/>
          <w:gallery w:val="placeholder"/>
        </w:category>
        <w:types>
          <w:type w:val="bbPlcHdr"/>
        </w:types>
        <w:behaviors>
          <w:behavior w:val="content"/>
        </w:behaviors>
        <w:guid w:val="{D60E8E94-0BDD-4474-901E-6A08F2322CB4}"/>
      </w:docPartPr>
      <w:docPartBody>
        <w:p w:rsidR="0020268E" w:rsidRDefault="0020268E">
          <w:pPr>
            <w:pStyle w:val="16B56CAE90DD4A02981B8E9997DD263B"/>
          </w:pPr>
          <w:r w:rsidRPr="00D707FE">
            <w:rPr>
              <w:rStyle w:val="Platzhaltertext"/>
            </w:rPr>
            <w:t>[Autor]</w:t>
          </w:r>
        </w:p>
      </w:docPartBody>
    </w:docPart>
    <w:docPart>
      <w:docPartPr>
        <w:name w:val="95E77FFC79924B4E87BB9461B2F983EC"/>
        <w:category>
          <w:name w:val="Allgemein"/>
          <w:gallery w:val="placeholder"/>
        </w:category>
        <w:types>
          <w:type w:val="bbPlcHdr"/>
        </w:types>
        <w:behaviors>
          <w:behavior w:val="content"/>
        </w:behaviors>
        <w:guid w:val="{584EB36C-46D3-43F4-A968-B9C8821C05D5}"/>
      </w:docPartPr>
      <w:docPartBody>
        <w:p w:rsidR="0020268E" w:rsidRDefault="0020268E">
          <w:r w:rsidRPr="00D707FE">
            <w:rPr>
              <w:rStyle w:val="Platzhaltertext"/>
            </w:rPr>
            <w:t>[Titel]</w:t>
          </w:r>
        </w:p>
      </w:docPartBody>
    </w:docPart>
    <w:docPart>
      <w:docPartPr>
        <w:name w:val="ADD0331D8236491B9A5DD55FAF9E0028"/>
        <w:category>
          <w:name w:val="Allgemein"/>
          <w:gallery w:val="placeholder"/>
        </w:category>
        <w:types>
          <w:type w:val="bbPlcHdr"/>
        </w:types>
        <w:behaviors>
          <w:behavior w:val="content"/>
        </w:behaviors>
        <w:guid w:val="{2FE11E29-5A1D-44EE-B28C-C85DA49F3382}"/>
      </w:docPartPr>
      <w:docPartBody>
        <w:p w:rsidR="0020268E" w:rsidRDefault="0020268E">
          <w:pPr>
            <w:pStyle w:val="ADD0331D8236491B9A5DD55FAF9E0028"/>
          </w:pPr>
          <w:r>
            <w:rPr>
              <w:rFonts w:asciiTheme="majorHAnsi" w:eastAsiaTheme="majorEastAsia" w:hAnsiTheme="majorHAnsi" w:cstheme="majorBidi"/>
              <w:sz w:val="44"/>
              <w:szCs w:val="44"/>
            </w:rPr>
            <w:t>[Geben Sie den Untertitel des Dokuments ein]</w:t>
          </w:r>
        </w:p>
      </w:docPartBody>
    </w:docPart>
    <w:docPart>
      <w:docPartPr>
        <w:name w:val="0410DD9020124D30B740B54BBC3C7E2C"/>
        <w:category>
          <w:name w:val="Allgemein"/>
          <w:gallery w:val="placeholder"/>
        </w:category>
        <w:types>
          <w:type w:val="bbPlcHdr"/>
        </w:types>
        <w:behaviors>
          <w:behavior w:val="content"/>
        </w:behaviors>
        <w:guid w:val="{D604544F-A068-4CFB-80D2-1F1DDEB445A1}"/>
      </w:docPartPr>
      <w:docPartBody>
        <w:p w:rsidR="0020268E" w:rsidRDefault="0020268E">
          <w:pPr>
            <w:pStyle w:val="0410DD9020124D30B740B54BBC3C7E2C"/>
          </w:pPr>
          <w:r>
            <w:rPr>
              <w:rFonts w:asciiTheme="majorHAnsi" w:eastAsiaTheme="majorEastAsia" w:hAnsiTheme="majorHAnsi" w:cstheme="majorBidi"/>
              <w:sz w:val="80"/>
              <w:szCs w:val="80"/>
            </w:rPr>
            <w:t>[Geben Sie den Titel des Dokuments ein]</w:t>
          </w:r>
        </w:p>
      </w:docPartBody>
    </w:docPart>
    <w:docPart>
      <w:docPartPr>
        <w:name w:val="2C0377B6E83D1841ABC1D161EA05EA90"/>
        <w:category>
          <w:name w:val="Allgemein"/>
          <w:gallery w:val="placeholder"/>
        </w:category>
        <w:types>
          <w:type w:val="bbPlcHdr"/>
        </w:types>
        <w:behaviors>
          <w:behavior w:val="content"/>
        </w:behaviors>
        <w:guid w:val="{50736266-8EF2-034E-827E-2C682BB9A7BC}"/>
      </w:docPartPr>
      <w:docPartBody>
        <w:p w:rsidR="00B26A2E" w:rsidRDefault="00AE0E37" w:rsidP="00AE0E37">
          <w:pPr>
            <w:pStyle w:val="2C0377B6E83D1841ABC1D161EA05EA90"/>
          </w:pPr>
          <w:r w:rsidRPr="00D707FE">
            <w:rPr>
              <w:rStyle w:val="Platzhaltertext"/>
            </w:rPr>
            <w:t>[Autor]</w:t>
          </w:r>
        </w:p>
      </w:docPartBody>
    </w:docPart>
    <w:docPart>
      <w:docPartPr>
        <w:name w:val="B3FAB09B72A62C418D96D51AFE030D96"/>
        <w:category>
          <w:name w:val="Allgemein"/>
          <w:gallery w:val="placeholder"/>
        </w:category>
        <w:types>
          <w:type w:val="bbPlcHdr"/>
        </w:types>
        <w:behaviors>
          <w:behavior w:val="content"/>
        </w:behaviors>
        <w:guid w:val="{D3378201-6D35-4041-980F-DDC51DCF74CD}"/>
      </w:docPartPr>
      <w:docPartBody>
        <w:p w:rsidR="00CF24C6" w:rsidRDefault="00CF24C6" w:rsidP="00CF24C6">
          <w:pPr>
            <w:pStyle w:val="B3FAB09B72A62C418D96D51AFE030D96"/>
          </w:pPr>
          <w:r>
            <w:rPr>
              <w:b/>
              <w:bCs/>
            </w:rPr>
            <w:t>[Geben Sie den Namen des Autors ein]</w:t>
          </w:r>
        </w:p>
      </w:docPartBody>
    </w:docPart>
    <w:docPart>
      <w:docPartPr>
        <w:name w:val="3DE4E3E71039AF4B980678FE7D1CEE88"/>
        <w:category>
          <w:name w:val="Allgemein"/>
          <w:gallery w:val="placeholder"/>
        </w:category>
        <w:types>
          <w:type w:val="bbPlcHdr"/>
        </w:types>
        <w:behaviors>
          <w:behavior w:val="content"/>
        </w:behaviors>
        <w:guid w:val="{29E45263-0250-9C43-9726-E1408FFE1176}"/>
      </w:docPartPr>
      <w:docPartBody>
        <w:p w:rsidR="00CF24C6" w:rsidRDefault="00CF24C6" w:rsidP="00CF24C6">
          <w:pPr>
            <w:pStyle w:val="3DE4E3E71039AF4B980678FE7D1CEE88"/>
          </w:pPr>
          <w:r>
            <w:rPr>
              <w:rFonts w:asciiTheme="majorHAnsi" w:eastAsiaTheme="majorEastAsia" w:hAnsiTheme="majorHAnsi" w:cstheme="majorBidi"/>
              <w:sz w:val="80"/>
              <w:szCs w:val="80"/>
            </w:rPr>
            <w:t>[Geben Sie den Titel des Dokuments ein]</w:t>
          </w:r>
        </w:p>
      </w:docPartBody>
    </w:docPart>
    <w:docPart>
      <w:docPartPr>
        <w:name w:val="0C6F23453E114441AE6BCE9A7CBA74A2"/>
        <w:category>
          <w:name w:val="Allgemein"/>
          <w:gallery w:val="placeholder"/>
        </w:category>
        <w:types>
          <w:type w:val="bbPlcHdr"/>
        </w:types>
        <w:behaviors>
          <w:behavior w:val="content"/>
        </w:behaviors>
        <w:guid w:val="{5D2AFA87-C874-A94E-BB45-C8178CE3DCD7}"/>
      </w:docPartPr>
      <w:docPartBody>
        <w:p w:rsidR="00CF24C6" w:rsidRDefault="00CF24C6" w:rsidP="00CF24C6">
          <w:pPr>
            <w:pStyle w:val="0C6F23453E114441AE6BCE9A7CBA74A2"/>
          </w:pPr>
          <w:r>
            <w:rPr>
              <w:b/>
              <w:bCs/>
            </w:rPr>
            <w:t>[Geben Sie den Namen des Autors e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Überschriften">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7E41"/>
    <w:rsid w:val="00000490"/>
    <w:rsid w:val="00065E96"/>
    <w:rsid w:val="00096D31"/>
    <w:rsid w:val="000A68C4"/>
    <w:rsid w:val="001470A1"/>
    <w:rsid w:val="001B5A10"/>
    <w:rsid w:val="001B7A6F"/>
    <w:rsid w:val="001C76C6"/>
    <w:rsid w:val="001F0653"/>
    <w:rsid w:val="00202095"/>
    <w:rsid w:val="0020268E"/>
    <w:rsid w:val="0023689B"/>
    <w:rsid w:val="00251AC1"/>
    <w:rsid w:val="00255434"/>
    <w:rsid w:val="00265BDE"/>
    <w:rsid w:val="002B2C43"/>
    <w:rsid w:val="0030429F"/>
    <w:rsid w:val="00323B8A"/>
    <w:rsid w:val="0035314A"/>
    <w:rsid w:val="00363717"/>
    <w:rsid w:val="00373AA8"/>
    <w:rsid w:val="00394F12"/>
    <w:rsid w:val="00396AE7"/>
    <w:rsid w:val="003B6CB2"/>
    <w:rsid w:val="003C5119"/>
    <w:rsid w:val="003C7C31"/>
    <w:rsid w:val="003D1DF7"/>
    <w:rsid w:val="003E1DCE"/>
    <w:rsid w:val="003E20AE"/>
    <w:rsid w:val="004040FA"/>
    <w:rsid w:val="00417DEE"/>
    <w:rsid w:val="004234A8"/>
    <w:rsid w:val="004279B1"/>
    <w:rsid w:val="00443B6F"/>
    <w:rsid w:val="00451773"/>
    <w:rsid w:val="0047409C"/>
    <w:rsid w:val="00476242"/>
    <w:rsid w:val="00477410"/>
    <w:rsid w:val="004B67CF"/>
    <w:rsid w:val="004E459C"/>
    <w:rsid w:val="00555DAE"/>
    <w:rsid w:val="00560593"/>
    <w:rsid w:val="005D3E06"/>
    <w:rsid w:val="005F24B0"/>
    <w:rsid w:val="005F2DF8"/>
    <w:rsid w:val="00611B35"/>
    <w:rsid w:val="00622D82"/>
    <w:rsid w:val="006443DC"/>
    <w:rsid w:val="00645F32"/>
    <w:rsid w:val="00665724"/>
    <w:rsid w:val="006B3639"/>
    <w:rsid w:val="006F7D5E"/>
    <w:rsid w:val="00735479"/>
    <w:rsid w:val="0076081E"/>
    <w:rsid w:val="007E190B"/>
    <w:rsid w:val="008368C5"/>
    <w:rsid w:val="00842F6E"/>
    <w:rsid w:val="00860722"/>
    <w:rsid w:val="00870A8E"/>
    <w:rsid w:val="00870D36"/>
    <w:rsid w:val="008B302E"/>
    <w:rsid w:val="008C0AB6"/>
    <w:rsid w:val="00957CC3"/>
    <w:rsid w:val="00976893"/>
    <w:rsid w:val="00992505"/>
    <w:rsid w:val="00997E41"/>
    <w:rsid w:val="009D5F7B"/>
    <w:rsid w:val="00A00943"/>
    <w:rsid w:val="00A701BA"/>
    <w:rsid w:val="00A7797E"/>
    <w:rsid w:val="00AA55C1"/>
    <w:rsid w:val="00AC351F"/>
    <w:rsid w:val="00AD1931"/>
    <w:rsid w:val="00AE0E37"/>
    <w:rsid w:val="00AE674A"/>
    <w:rsid w:val="00B22B7A"/>
    <w:rsid w:val="00B26A2E"/>
    <w:rsid w:val="00B533E6"/>
    <w:rsid w:val="00B72C7D"/>
    <w:rsid w:val="00B86DB7"/>
    <w:rsid w:val="00C31E43"/>
    <w:rsid w:val="00C85526"/>
    <w:rsid w:val="00C94150"/>
    <w:rsid w:val="00CF24C6"/>
    <w:rsid w:val="00CF3560"/>
    <w:rsid w:val="00CF6F4B"/>
    <w:rsid w:val="00D6154B"/>
    <w:rsid w:val="00D67009"/>
    <w:rsid w:val="00D879F3"/>
    <w:rsid w:val="00DC6D51"/>
    <w:rsid w:val="00E17A45"/>
    <w:rsid w:val="00E672E6"/>
    <w:rsid w:val="00EC0686"/>
    <w:rsid w:val="00EC33CF"/>
    <w:rsid w:val="00EC4BB9"/>
    <w:rsid w:val="00ED51DB"/>
    <w:rsid w:val="00EE6DAC"/>
    <w:rsid w:val="00F225E7"/>
    <w:rsid w:val="00F35CB9"/>
    <w:rsid w:val="00F361ED"/>
    <w:rsid w:val="00F95342"/>
    <w:rsid w:val="00F958BB"/>
    <w:rsid w:val="00FC33E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556AAF40CC494D67A77221D34F7194D0">
    <w:name w:val="556AAF40CC494D67A77221D34F7194D0"/>
    <w:rsid w:val="00997E41"/>
  </w:style>
  <w:style w:type="paragraph" w:customStyle="1" w:styleId="14499689947C4DAA9DB9C6B9FF09FA5B">
    <w:name w:val="14499689947C4DAA9DB9C6B9FF09FA5B"/>
    <w:rsid w:val="00997E41"/>
  </w:style>
  <w:style w:type="paragraph" w:customStyle="1" w:styleId="BBF88C0C55764C74A5A6ED4DC11BF08A">
    <w:name w:val="BBF88C0C55764C74A5A6ED4DC11BF08A"/>
    <w:rsid w:val="00997E41"/>
  </w:style>
  <w:style w:type="paragraph" w:customStyle="1" w:styleId="8B5E470D95EE43ECB900ECBCF95C366D">
    <w:name w:val="8B5E470D95EE43ECB900ECBCF95C366D"/>
    <w:rsid w:val="00997E41"/>
  </w:style>
  <w:style w:type="paragraph" w:customStyle="1" w:styleId="37AA53A29D8C4A8B851459E8C39E9E42">
    <w:name w:val="37AA53A29D8C4A8B851459E8C39E9E42"/>
    <w:rsid w:val="00997E41"/>
  </w:style>
  <w:style w:type="paragraph" w:customStyle="1" w:styleId="2F43324A7E5B4CDAAE5D4ADB8FA2B4FE">
    <w:name w:val="2F43324A7E5B4CDAAE5D4ADB8FA2B4FE"/>
    <w:rsid w:val="00997E41"/>
  </w:style>
  <w:style w:type="character" w:styleId="Platzhaltertext">
    <w:name w:val="Placeholder Text"/>
    <w:basedOn w:val="Absatz-Standardschriftart"/>
    <w:uiPriority w:val="99"/>
    <w:semiHidden/>
    <w:rsid w:val="006F7D5E"/>
    <w:rPr>
      <w:color w:val="808080"/>
    </w:rPr>
  </w:style>
  <w:style w:type="paragraph" w:customStyle="1" w:styleId="2795B07541064EBB8CACA3AF90B9FE24">
    <w:name w:val="2795B07541064EBB8CACA3AF90B9FE24"/>
  </w:style>
  <w:style w:type="paragraph" w:customStyle="1" w:styleId="70B68204E9394B61A7965518C2C0501B">
    <w:name w:val="70B68204E9394B61A7965518C2C0501B"/>
  </w:style>
  <w:style w:type="paragraph" w:customStyle="1" w:styleId="EBBD71240E6A406087D7D29F7FD2E628">
    <w:name w:val="EBBD71240E6A406087D7D29F7FD2E628"/>
  </w:style>
  <w:style w:type="paragraph" w:customStyle="1" w:styleId="16B56CAE90DD4A02981B8E9997DD263B">
    <w:name w:val="16B56CAE90DD4A02981B8E9997DD263B"/>
  </w:style>
  <w:style w:type="paragraph" w:customStyle="1" w:styleId="237110243F204F8EB9E69B397CD1752C">
    <w:name w:val="237110243F204F8EB9E69B397CD1752C"/>
  </w:style>
  <w:style w:type="paragraph" w:customStyle="1" w:styleId="ADD0331D8236491B9A5DD55FAF9E0028">
    <w:name w:val="ADD0331D8236491B9A5DD55FAF9E0028"/>
  </w:style>
  <w:style w:type="paragraph" w:customStyle="1" w:styleId="0AC3537350BE425E97562FC90EF354DB">
    <w:name w:val="0AC3537350BE425E97562FC90EF354DB"/>
  </w:style>
  <w:style w:type="paragraph" w:customStyle="1" w:styleId="0410DD9020124D30B740B54BBC3C7E2C">
    <w:name w:val="0410DD9020124D30B740B54BBC3C7E2C"/>
  </w:style>
  <w:style w:type="paragraph" w:customStyle="1" w:styleId="2ED4B401C8B74149B711F9F83B698B85">
    <w:name w:val="2ED4B401C8B74149B711F9F83B698B85"/>
    <w:rsid w:val="00B533E6"/>
    <w:pPr>
      <w:spacing w:after="160" w:line="259" w:lineRule="auto"/>
    </w:pPr>
  </w:style>
  <w:style w:type="paragraph" w:customStyle="1" w:styleId="7002771E69FF4DFCA1D4593947C114ED">
    <w:name w:val="7002771E69FF4DFCA1D4593947C114ED"/>
    <w:rsid w:val="00B533E6"/>
    <w:pPr>
      <w:spacing w:after="160" w:line="259" w:lineRule="auto"/>
    </w:pPr>
  </w:style>
  <w:style w:type="paragraph" w:customStyle="1" w:styleId="3241181A5B5DA64FB86A0FAEADC27934">
    <w:name w:val="3241181A5B5DA64FB86A0FAEADC27934"/>
    <w:rsid w:val="006443DC"/>
    <w:pPr>
      <w:spacing w:after="0" w:line="240" w:lineRule="auto"/>
    </w:pPr>
    <w:rPr>
      <w:sz w:val="24"/>
      <w:szCs w:val="24"/>
    </w:rPr>
  </w:style>
  <w:style w:type="paragraph" w:customStyle="1" w:styleId="F5AE720C40241C4385105214FC45E814">
    <w:name w:val="F5AE720C40241C4385105214FC45E814"/>
    <w:rsid w:val="006443DC"/>
    <w:pPr>
      <w:spacing w:after="0" w:line="240" w:lineRule="auto"/>
    </w:pPr>
    <w:rPr>
      <w:sz w:val="24"/>
      <w:szCs w:val="24"/>
    </w:rPr>
  </w:style>
  <w:style w:type="paragraph" w:customStyle="1" w:styleId="DC80CAE24490ED44AB59D9454DB876B9">
    <w:name w:val="DC80CAE24490ED44AB59D9454DB876B9"/>
    <w:rsid w:val="006443DC"/>
    <w:pPr>
      <w:spacing w:after="0" w:line="240" w:lineRule="auto"/>
    </w:pPr>
    <w:rPr>
      <w:sz w:val="24"/>
      <w:szCs w:val="24"/>
    </w:rPr>
  </w:style>
  <w:style w:type="paragraph" w:customStyle="1" w:styleId="8923F751B6188342A4FC7689921B4000">
    <w:name w:val="8923F751B6188342A4FC7689921B4000"/>
    <w:rsid w:val="006443DC"/>
    <w:pPr>
      <w:spacing w:after="0" w:line="240" w:lineRule="auto"/>
    </w:pPr>
    <w:rPr>
      <w:sz w:val="24"/>
      <w:szCs w:val="24"/>
    </w:rPr>
  </w:style>
  <w:style w:type="paragraph" w:customStyle="1" w:styleId="121033A186CEB84083EAA08FDA4B3CE8">
    <w:name w:val="121033A186CEB84083EAA08FDA4B3CE8"/>
    <w:pPr>
      <w:spacing w:after="0" w:line="240" w:lineRule="auto"/>
    </w:pPr>
    <w:rPr>
      <w:sz w:val="24"/>
      <w:szCs w:val="24"/>
    </w:rPr>
  </w:style>
  <w:style w:type="paragraph" w:customStyle="1" w:styleId="A7FAB2A6AEAFF640B523059426E45AE4">
    <w:name w:val="A7FAB2A6AEAFF640B523059426E45AE4"/>
    <w:pPr>
      <w:spacing w:after="0" w:line="240" w:lineRule="auto"/>
    </w:pPr>
    <w:rPr>
      <w:sz w:val="24"/>
      <w:szCs w:val="24"/>
    </w:rPr>
  </w:style>
  <w:style w:type="paragraph" w:customStyle="1" w:styleId="EAB01618C5099945B7F9E5F05A581318">
    <w:name w:val="EAB01618C5099945B7F9E5F05A581318"/>
    <w:pPr>
      <w:spacing w:after="0" w:line="240" w:lineRule="auto"/>
    </w:pPr>
    <w:rPr>
      <w:sz w:val="24"/>
      <w:szCs w:val="24"/>
    </w:rPr>
  </w:style>
  <w:style w:type="paragraph" w:customStyle="1" w:styleId="1CAF69EB58F4CC429F6756E03796F4C6">
    <w:name w:val="1CAF69EB58F4CC429F6756E03796F4C6"/>
    <w:pPr>
      <w:spacing w:after="0" w:line="240" w:lineRule="auto"/>
    </w:pPr>
    <w:rPr>
      <w:sz w:val="24"/>
      <w:szCs w:val="24"/>
    </w:rPr>
  </w:style>
  <w:style w:type="paragraph" w:customStyle="1" w:styleId="34A8A70F7147744AA88BC1B0890730C9">
    <w:name w:val="34A8A70F7147744AA88BC1B0890730C9"/>
    <w:pPr>
      <w:spacing w:after="0" w:line="240" w:lineRule="auto"/>
    </w:pPr>
    <w:rPr>
      <w:sz w:val="24"/>
      <w:szCs w:val="24"/>
    </w:rPr>
  </w:style>
  <w:style w:type="paragraph" w:customStyle="1" w:styleId="B0E5978E05454D43A41051F4279AA51D">
    <w:name w:val="B0E5978E05454D43A41051F4279AA51D"/>
    <w:pPr>
      <w:spacing w:after="0" w:line="240" w:lineRule="auto"/>
    </w:pPr>
    <w:rPr>
      <w:sz w:val="24"/>
      <w:szCs w:val="24"/>
    </w:rPr>
  </w:style>
  <w:style w:type="paragraph" w:customStyle="1" w:styleId="2C0377B6E83D1841ABC1D161EA05EA90">
    <w:name w:val="2C0377B6E83D1841ABC1D161EA05EA90"/>
    <w:rsid w:val="00AE0E37"/>
    <w:pPr>
      <w:spacing w:after="0" w:line="240" w:lineRule="auto"/>
    </w:pPr>
    <w:rPr>
      <w:sz w:val="24"/>
      <w:szCs w:val="24"/>
    </w:rPr>
  </w:style>
  <w:style w:type="paragraph" w:customStyle="1" w:styleId="22DA3F2EB9D1EE44A96B044807E86E85">
    <w:name w:val="22DA3F2EB9D1EE44A96B044807E86E85"/>
    <w:rsid w:val="006F7D5E"/>
    <w:pPr>
      <w:spacing w:after="0" w:line="240" w:lineRule="auto"/>
    </w:pPr>
    <w:rPr>
      <w:sz w:val="24"/>
      <w:szCs w:val="24"/>
    </w:rPr>
  </w:style>
  <w:style w:type="paragraph" w:customStyle="1" w:styleId="B3FAB09B72A62C418D96D51AFE030D96">
    <w:name w:val="B3FAB09B72A62C418D96D51AFE030D96"/>
    <w:rsid w:val="00CF24C6"/>
    <w:pPr>
      <w:spacing w:after="0" w:line="240" w:lineRule="auto"/>
    </w:pPr>
    <w:rPr>
      <w:sz w:val="24"/>
      <w:szCs w:val="24"/>
    </w:rPr>
  </w:style>
  <w:style w:type="paragraph" w:customStyle="1" w:styleId="3DE4E3E71039AF4B980678FE7D1CEE88">
    <w:name w:val="3DE4E3E71039AF4B980678FE7D1CEE88"/>
    <w:rsid w:val="00CF24C6"/>
    <w:pPr>
      <w:spacing w:after="0" w:line="240" w:lineRule="auto"/>
    </w:pPr>
    <w:rPr>
      <w:sz w:val="24"/>
      <w:szCs w:val="24"/>
    </w:rPr>
  </w:style>
  <w:style w:type="paragraph" w:customStyle="1" w:styleId="0C6F23453E114441AE6BCE9A7CBA74A2">
    <w:name w:val="0C6F23453E114441AE6BCE9A7CBA74A2"/>
    <w:rsid w:val="00CF24C6"/>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D4C5E-1887-459E-AC91-783CA4232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149</Words>
  <Characters>12254</Characters>
  <Application>Microsoft Office Word</Application>
  <DocSecurity>0</DocSecurity>
  <Lines>102</Lines>
  <Paragraphs>28</Paragraphs>
  <ScaleCrop>false</ScaleCrop>
  <HeadingPairs>
    <vt:vector size="2" baseType="variant">
      <vt:variant>
        <vt:lpstr>Titel</vt:lpstr>
      </vt:variant>
      <vt:variant>
        <vt:i4>1</vt:i4>
      </vt:variant>
    </vt:vector>
  </HeadingPairs>
  <TitlesOfParts>
    <vt:vector size="1" baseType="lpstr">
      <vt:lpstr>Titel der Arbeit</vt:lpstr>
    </vt:vector>
  </TitlesOfParts>
  <Company>IFL</Company>
  <LinksUpToDate>false</LinksUpToDate>
  <CharactersWithSpaces>1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Arbeit</dc:title>
  <dc:subject>Art der Arbeit</dc:subject>
  <dc:creator>Vorname Nachname</dc:creator>
  <cp:keywords/>
  <dc:description/>
  <cp:lastModifiedBy>Klein, Jan-Felix (IFL)</cp:lastModifiedBy>
  <cp:revision>2</cp:revision>
  <cp:lastPrinted>2020-06-15T10:49:00Z</cp:lastPrinted>
  <dcterms:created xsi:type="dcterms:W3CDTF">2020-07-13T09:17:00Z</dcterms:created>
  <dcterms:modified xsi:type="dcterms:W3CDTF">2020-07-1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937382cf-c5c1-3dbb-965c-aaf8d62f12e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